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29056" behindDoc="0" locked="0" layoutInCell="1" allowOverlap="1" wp14:anchorId="1F25E4E5" wp14:editId="381EF468">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16931413">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E3240D">
      <w:pPr>
        <w:spacing w:after="0"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C07D84">
          <w:headerReference w:type="default" r:id="rId13"/>
          <w:footerReference w:type="default" r:id="rId14"/>
          <w:pgSz w:w="11906" w:h="16838" w:code="9"/>
          <w:pgMar w:top="2268" w:right="1701" w:bottom="1701" w:left="2268" w:header="708" w:footer="708" w:gutter="0"/>
          <w:pgNumType w:fmt="lowerRoman" w:start="1"/>
          <w:cols w:space="708"/>
          <w:docGrid w:linePitch="360"/>
        </w:sectPr>
      </w:pPr>
    </w:p>
    <w:p w14:paraId="58FAD847" w14:textId="09909544"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72830F14"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eastAsia="Times New Roman" w:cs="Times New Roman"/>
          <w:color w:val="000000"/>
          <w:szCs w:val="24"/>
          <w:lang w:val="id-ID"/>
        </w:rPr>
        <w:t>Gunawan</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66EE6E9F"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7AFF161D" w14:textId="21A7E59E" w:rsidR="001347D5"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rsidP="00220AEB">
      <w:pPr>
        <w:pStyle w:val="ListParagraph"/>
        <w:numPr>
          <w:ilvl w:val="0"/>
          <w:numId w:val="28"/>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rsidP="00AC4812">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rsidP="00AC4812">
      <w:pPr>
        <w:pStyle w:val="ListParagraph"/>
        <w:numPr>
          <w:ilvl w:val="0"/>
          <w:numId w:val="28"/>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rsidP="00E3240D">
      <w:pPr>
        <w:pStyle w:val="ListParagraph"/>
        <w:numPr>
          <w:ilvl w:val="0"/>
          <w:numId w:val="28"/>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CE29C0">
          <w:headerReference w:type="default" r:id="rId15"/>
          <w:footerReference w:type="default" r:id="rId16"/>
          <w:pgSz w:w="11906" w:h="16838" w:code="9"/>
          <w:pgMar w:top="2268" w:right="1701" w:bottom="1701" w:left="2268" w:header="708" w:footer="708" w:gutter="0"/>
          <w:pgNumType w:fmt="lowerRoman" w:start="2"/>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color w:val="auto"/>
          <w:sz w:val="24"/>
          <w:szCs w:val="22"/>
          <w:lang w:val="id-ID"/>
        </w:rPr>
        <w:id w:val="-254054805"/>
        <w:docPartObj>
          <w:docPartGallery w:val="Table of Contents"/>
          <w:docPartUnique/>
        </w:docPartObj>
      </w:sdtPr>
      <w:sdtEndPr>
        <w:rPr>
          <w:rFonts w:cs="Times New Roman"/>
          <w:b/>
          <w:bCs/>
          <w:noProof/>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4F4F8F69"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C321B9">
              <w:rPr>
                <w:noProof/>
                <w:webHidden/>
              </w:rPr>
              <w:t>i</w:t>
            </w:r>
            <w:r w:rsidR="00954CF6" w:rsidRPr="00A019BE">
              <w:rPr>
                <w:noProof/>
                <w:webHidden/>
              </w:rPr>
              <w:fldChar w:fldCharType="end"/>
            </w:r>
          </w:hyperlink>
        </w:p>
        <w:p w14:paraId="3DC68A74" w14:textId="5366ED8D" w:rsidR="00954CF6" w:rsidRPr="00A019BE" w:rsidRDefault="00C648ED" w:rsidP="00A019BE">
          <w:pPr>
            <w:pStyle w:val="TOC1"/>
            <w:rPr>
              <w:rFonts w:asciiTheme="minorHAnsi" w:eastAsiaTheme="minorEastAsia" w:hAnsiTheme="minorHAnsi" w:cstheme="minorBidi"/>
              <w:b w:val="0"/>
              <w:bCs w:val="0"/>
              <w:sz w:val="22"/>
              <w:lang w:val="en-ID" w:eastAsia="en-ID"/>
            </w:rPr>
          </w:pPr>
          <w:hyperlink w:anchor="_Toc98667371" w:history="1">
            <w:r w:rsidR="00954CF6" w:rsidRPr="00A019BE">
              <w:rPr>
                <w:rStyle w:val="Hyperlink"/>
                <w:b w:val="0"/>
                <w:bCs w:val="0"/>
                <w:lang w:val="id-ID"/>
              </w:rPr>
              <w:t>DAFTAR ISI</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1 \h </w:instrText>
            </w:r>
            <w:r w:rsidR="00954CF6" w:rsidRPr="00A019BE">
              <w:rPr>
                <w:b w:val="0"/>
                <w:bCs w:val="0"/>
                <w:webHidden/>
              </w:rPr>
            </w:r>
            <w:r w:rsidR="00954CF6" w:rsidRPr="00A019BE">
              <w:rPr>
                <w:b w:val="0"/>
                <w:bCs w:val="0"/>
                <w:webHidden/>
              </w:rPr>
              <w:fldChar w:fldCharType="separate"/>
            </w:r>
            <w:r w:rsidR="00C321B9">
              <w:rPr>
                <w:b w:val="0"/>
                <w:bCs w:val="0"/>
                <w:webHidden/>
              </w:rPr>
              <w:t>v</w:t>
            </w:r>
            <w:r w:rsidR="00954CF6" w:rsidRPr="00A019BE">
              <w:rPr>
                <w:b w:val="0"/>
                <w:bCs w:val="0"/>
                <w:webHidden/>
              </w:rPr>
              <w:fldChar w:fldCharType="end"/>
            </w:r>
          </w:hyperlink>
        </w:p>
        <w:p w14:paraId="04BA5C1C" w14:textId="50BF9576" w:rsidR="00954CF6" w:rsidRPr="00A019BE" w:rsidRDefault="00C648ED" w:rsidP="00A019BE">
          <w:pPr>
            <w:pStyle w:val="TOC1"/>
            <w:rPr>
              <w:rFonts w:asciiTheme="minorHAnsi" w:eastAsiaTheme="minorEastAsia" w:hAnsiTheme="minorHAnsi" w:cstheme="minorBidi"/>
              <w:b w:val="0"/>
              <w:bCs w:val="0"/>
              <w:sz w:val="22"/>
              <w:lang w:val="en-ID" w:eastAsia="en-ID"/>
            </w:rPr>
          </w:pPr>
          <w:hyperlink w:anchor="_Toc98667372" w:history="1">
            <w:r w:rsidR="00954CF6" w:rsidRPr="00A019BE">
              <w:rPr>
                <w:rStyle w:val="Hyperlink"/>
                <w:b w:val="0"/>
                <w:bCs w:val="0"/>
                <w:lang w:val="id-ID"/>
              </w:rPr>
              <w:t>DAFTAR GAMBAR</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2 \h </w:instrText>
            </w:r>
            <w:r w:rsidR="00954CF6" w:rsidRPr="00A019BE">
              <w:rPr>
                <w:b w:val="0"/>
                <w:bCs w:val="0"/>
                <w:webHidden/>
              </w:rPr>
            </w:r>
            <w:r w:rsidR="00954CF6" w:rsidRPr="00A019BE">
              <w:rPr>
                <w:b w:val="0"/>
                <w:bCs w:val="0"/>
                <w:webHidden/>
              </w:rPr>
              <w:fldChar w:fldCharType="separate"/>
            </w:r>
            <w:r w:rsidR="00C321B9">
              <w:rPr>
                <w:b w:val="0"/>
                <w:bCs w:val="0"/>
                <w:webHidden/>
              </w:rPr>
              <w:t>vii</w:t>
            </w:r>
            <w:r w:rsidR="00954CF6" w:rsidRPr="00A019BE">
              <w:rPr>
                <w:b w:val="0"/>
                <w:bCs w:val="0"/>
                <w:webHidden/>
              </w:rPr>
              <w:fldChar w:fldCharType="end"/>
            </w:r>
          </w:hyperlink>
        </w:p>
        <w:p w14:paraId="6EAA546E" w14:textId="02323B88" w:rsidR="00954CF6" w:rsidRPr="00A019BE" w:rsidRDefault="00C648ED" w:rsidP="00A019BE">
          <w:pPr>
            <w:pStyle w:val="TOC1"/>
            <w:rPr>
              <w:rFonts w:asciiTheme="minorHAnsi" w:eastAsiaTheme="minorEastAsia" w:hAnsiTheme="minorHAnsi" w:cstheme="minorBidi"/>
              <w:b w:val="0"/>
              <w:bCs w:val="0"/>
              <w:sz w:val="22"/>
              <w:lang w:val="en-ID" w:eastAsia="en-ID"/>
            </w:rPr>
          </w:pPr>
          <w:hyperlink w:anchor="_Toc98667373" w:history="1">
            <w:r w:rsidR="00954CF6" w:rsidRPr="00A019BE">
              <w:rPr>
                <w:rStyle w:val="Hyperlink"/>
                <w:b w:val="0"/>
                <w:bCs w:val="0"/>
                <w:lang w:val="id-ID"/>
              </w:rPr>
              <w:t>DAFTAR TABEL</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3 \h </w:instrText>
            </w:r>
            <w:r w:rsidR="00954CF6" w:rsidRPr="00A019BE">
              <w:rPr>
                <w:b w:val="0"/>
                <w:bCs w:val="0"/>
                <w:webHidden/>
              </w:rPr>
            </w:r>
            <w:r w:rsidR="00954CF6" w:rsidRPr="00A019BE">
              <w:rPr>
                <w:b w:val="0"/>
                <w:bCs w:val="0"/>
                <w:webHidden/>
              </w:rPr>
              <w:fldChar w:fldCharType="separate"/>
            </w:r>
            <w:r w:rsidR="00C321B9">
              <w:rPr>
                <w:b w:val="0"/>
                <w:bCs w:val="0"/>
                <w:webHidden/>
              </w:rPr>
              <w:t>ix</w:t>
            </w:r>
            <w:r w:rsidR="00954CF6" w:rsidRPr="00A019BE">
              <w:rPr>
                <w:b w:val="0"/>
                <w:bCs w:val="0"/>
                <w:webHidden/>
              </w:rPr>
              <w:fldChar w:fldCharType="end"/>
            </w:r>
          </w:hyperlink>
        </w:p>
        <w:p w14:paraId="1775FD65" w14:textId="311F1E50" w:rsidR="00954CF6" w:rsidRPr="00A019BE" w:rsidRDefault="00C648ED" w:rsidP="00A019BE">
          <w:pPr>
            <w:pStyle w:val="TOC1"/>
            <w:rPr>
              <w:rFonts w:asciiTheme="minorHAnsi" w:eastAsiaTheme="minorEastAsia" w:hAnsiTheme="minorHAnsi" w:cstheme="minorBidi"/>
              <w:b w:val="0"/>
              <w:bCs w:val="0"/>
              <w:sz w:val="22"/>
              <w:lang w:val="en-ID" w:eastAsia="en-ID"/>
            </w:rPr>
          </w:pPr>
          <w:hyperlink w:anchor="_Toc98667376" w:history="1">
            <w:r w:rsidR="00954CF6" w:rsidRPr="00A019BE">
              <w:rPr>
                <w:rStyle w:val="Hyperlink"/>
                <w:b w:val="0"/>
                <w:bCs w:val="0"/>
                <w:lang w:val="id-ID"/>
              </w:rPr>
              <w:t xml:space="preserve">BAB </w:t>
            </w:r>
            <w:r w:rsidR="00745C84">
              <w:rPr>
                <w:rStyle w:val="Hyperlink"/>
                <w:b w:val="0"/>
                <w:bCs w:val="0"/>
                <w:lang w:val="id-ID"/>
              </w:rPr>
              <w:t>I</w:t>
            </w:r>
            <w:r w:rsidR="00954CF6" w:rsidRPr="00A019BE">
              <w:rPr>
                <w:rStyle w:val="Hyperlink"/>
                <w:b w:val="0"/>
                <w:bCs w:val="0"/>
              </w:rPr>
              <w:t xml:space="preserve"> PENDAHULU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6 \h </w:instrText>
            </w:r>
            <w:r w:rsidR="00954CF6" w:rsidRPr="00A019BE">
              <w:rPr>
                <w:b w:val="0"/>
                <w:bCs w:val="0"/>
                <w:webHidden/>
              </w:rPr>
            </w:r>
            <w:r w:rsidR="00954CF6" w:rsidRPr="00A019BE">
              <w:rPr>
                <w:b w:val="0"/>
                <w:bCs w:val="0"/>
                <w:webHidden/>
              </w:rPr>
              <w:fldChar w:fldCharType="separate"/>
            </w:r>
            <w:r w:rsidR="00C321B9">
              <w:rPr>
                <w:b w:val="0"/>
                <w:bCs w:val="0"/>
                <w:webHidden/>
              </w:rPr>
              <w:t>2</w:t>
            </w:r>
            <w:r w:rsidR="00954CF6" w:rsidRPr="00A019BE">
              <w:rPr>
                <w:b w:val="0"/>
                <w:bCs w:val="0"/>
                <w:webHidden/>
              </w:rPr>
              <w:fldChar w:fldCharType="end"/>
            </w:r>
          </w:hyperlink>
        </w:p>
        <w:p w14:paraId="60C821A3" w14:textId="1059D269"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8 \h </w:instrText>
            </w:r>
            <w:r w:rsidR="00954CF6" w:rsidRPr="00A019BE">
              <w:rPr>
                <w:noProof/>
                <w:webHidden/>
              </w:rPr>
            </w:r>
            <w:r w:rsidR="00954CF6" w:rsidRPr="00A019BE">
              <w:rPr>
                <w:noProof/>
                <w:webHidden/>
              </w:rPr>
              <w:fldChar w:fldCharType="separate"/>
            </w:r>
            <w:r w:rsidR="00C321B9">
              <w:rPr>
                <w:noProof/>
                <w:webHidden/>
              </w:rPr>
              <w:t>2</w:t>
            </w:r>
            <w:r w:rsidR="00954CF6" w:rsidRPr="00A019BE">
              <w:rPr>
                <w:noProof/>
                <w:webHidden/>
              </w:rPr>
              <w:fldChar w:fldCharType="end"/>
            </w:r>
          </w:hyperlink>
        </w:p>
        <w:p w14:paraId="78BF48B2" w14:textId="4228E323"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745C84">
              <w:rPr>
                <w:noProof/>
                <w:webHidden/>
                <w:lang w:val="id-ID"/>
              </w:rPr>
              <w:t>10</w:t>
            </w:r>
          </w:hyperlink>
        </w:p>
        <w:p w14:paraId="5D54D6BD" w14:textId="58A5891C"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745C84">
              <w:rPr>
                <w:noProof/>
                <w:webHidden/>
                <w:lang w:val="id-ID"/>
              </w:rPr>
              <w:t>10</w:t>
            </w:r>
          </w:hyperlink>
        </w:p>
        <w:p w14:paraId="1ABEF717" w14:textId="57B7660E"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745C84">
              <w:rPr>
                <w:noProof/>
                <w:webHidden/>
                <w:lang w:val="id-ID"/>
              </w:rPr>
              <w:t>12</w:t>
            </w:r>
          </w:hyperlink>
        </w:p>
        <w:p w14:paraId="2B19EC72" w14:textId="394F36A5"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745C84">
              <w:rPr>
                <w:noProof/>
                <w:webHidden/>
                <w:lang w:val="id-ID"/>
              </w:rPr>
              <w:t>14</w:t>
            </w:r>
          </w:hyperlink>
        </w:p>
        <w:p w14:paraId="1C90A902" w14:textId="21C012A4" w:rsidR="00954CF6" w:rsidRPr="00A019BE" w:rsidRDefault="00C648ED" w:rsidP="00A019BE">
          <w:pPr>
            <w:pStyle w:val="TOC1"/>
            <w:rPr>
              <w:rFonts w:asciiTheme="minorHAnsi" w:eastAsiaTheme="minorEastAsia" w:hAnsiTheme="minorHAnsi" w:cstheme="minorBidi"/>
              <w:b w:val="0"/>
              <w:bCs w:val="0"/>
              <w:sz w:val="22"/>
              <w:lang w:val="en-ID" w:eastAsia="en-ID"/>
            </w:rPr>
          </w:pPr>
          <w:hyperlink w:anchor="_Toc98667383" w:history="1">
            <w:r w:rsidR="00954CF6" w:rsidRPr="00A019BE">
              <w:rPr>
                <w:rStyle w:val="Hyperlink"/>
                <w:b w:val="0"/>
                <w:bCs w:val="0"/>
                <w:lang w:val="id-ID"/>
              </w:rPr>
              <w:t>BAB II</w:t>
            </w:r>
            <w:r w:rsidR="00954CF6" w:rsidRPr="00A019BE">
              <w:rPr>
                <w:rStyle w:val="Hyperlink"/>
                <w:b w:val="0"/>
                <w:bCs w:val="0"/>
              </w:rPr>
              <w:t xml:space="preserve"> TINJAUAN TEORETIS</w:t>
            </w:r>
            <w:r w:rsidR="00954CF6" w:rsidRPr="00A019BE">
              <w:rPr>
                <w:b w:val="0"/>
                <w:bCs w:val="0"/>
                <w:webHidden/>
              </w:rPr>
              <w:tab/>
            </w:r>
            <w:r w:rsidR="007C0881">
              <w:rPr>
                <w:b w:val="0"/>
                <w:bCs w:val="0"/>
                <w:webHidden/>
                <w:lang w:val="id-ID"/>
              </w:rPr>
              <w:t>17</w:t>
            </w:r>
          </w:hyperlink>
        </w:p>
        <w:p w14:paraId="30189731" w14:textId="527C120A"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7C0881">
              <w:rPr>
                <w:noProof/>
                <w:webHidden/>
                <w:lang w:val="id-ID"/>
              </w:rPr>
              <w:t>17</w:t>
            </w:r>
          </w:hyperlink>
        </w:p>
        <w:p w14:paraId="3A6CF5DD" w14:textId="7BC64943"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0665EA">
              <w:rPr>
                <w:noProof/>
                <w:webHidden/>
                <w:lang w:val="id-ID"/>
              </w:rPr>
              <w:t>17</w:t>
            </w:r>
          </w:hyperlink>
        </w:p>
        <w:p w14:paraId="0120E892" w14:textId="142406DC"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0665EA">
              <w:rPr>
                <w:noProof/>
                <w:webHidden/>
                <w:lang w:val="id-ID"/>
              </w:rPr>
              <w:t>18</w:t>
            </w:r>
          </w:hyperlink>
        </w:p>
        <w:p w14:paraId="6686CEE0" w14:textId="6F505019"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0665EA">
              <w:rPr>
                <w:noProof/>
                <w:webHidden/>
                <w:lang w:val="id-ID"/>
              </w:rPr>
              <w:t>18</w:t>
            </w:r>
          </w:hyperlink>
        </w:p>
        <w:p w14:paraId="5CBB5D29" w14:textId="0FC05DAF" w:rsidR="00954CF6" w:rsidRDefault="00C648ED"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0665EA">
              <w:rPr>
                <w:noProof/>
                <w:webHidden/>
                <w:lang w:val="id-ID"/>
              </w:rPr>
              <w:t>21</w:t>
            </w:r>
          </w:hyperlink>
        </w:p>
        <w:p w14:paraId="38ACAB60" w14:textId="0A620049" w:rsidR="000665EA" w:rsidRPr="00A019BE" w:rsidRDefault="000665EA" w:rsidP="000665EA">
          <w:pPr>
            <w:pStyle w:val="TOC2"/>
            <w:spacing w:before="0" w:line="360" w:lineRule="auto"/>
            <w:rPr>
              <w:rFonts w:asciiTheme="minorHAnsi" w:eastAsiaTheme="minorEastAsia" w:hAnsiTheme="minorHAnsi"/>
              <w:noProof/>
              <w:sz w:val="22"/>
              <w:lang w:eastAsia="en-ID"/>
            </w:rPr>
          </w:pPr>
          <w:hyperlink w:anchor="_Toc98667389" w:history="1">
            <w:r>
              <w:rPr>
                <w:rStyle w:val="Hyperlink"/>
                <w:rFonts w:cs="Times New Roman"/>
                <w:noProof/>
                <w:lang w:val="id-ID"/>
              </w:rPr>
              <w:t>F</w:t>
            </w:r>
            <w:r w:rsidRPr="00A019BE">
              <w:rPr>
                <w:rStyle w:val="Hyperlink"/>
                <w:rFonts w:cs="Times New Roman"/>
                <w:noProof/>
                <w:lang w:val="id-ID"/>
              </w:rPr>
              <w:t>.</w:t>
            </w:r>
            <w:r w:rsidRPr="00A019BE">
              <w:rPr>
                <w:rFonts w:asciiTheme="minorHAnsi" w:eastAsiaTheme="minorEastAsia" w:hAnsiTheme="minorHAnsi"/>
                <w:noProof/>
                <w:sz w:val="22"/>
                <w:lang w:eastAsia="en-ID"/>
              </w:rPr>
              <w:tab/>
            </w:r>
            <w:r>
              <w:rPr>
                <w:rStyle w:val="Hyperlink"/>
                <w:rFonts w:cs="Times New Roman"/>
                <w:i/>
                <w:iCs/>
                <w:noProof/>
                <w:lang w:val="id-ID"/>
              </w:rPr>
              <w:t>Wbsite</w:t>
            </w:r>
            <w:r w:rsidRPr="00A019BE">
              <w:rPr>
                <w:noProof/>
                <w:webHidden/>
              </w:rPr>
              <w:tab/>
            </w:r>
            <w:r>
              <w:rPr>
                <w:noProof/>
                <w:webHidden/>
                <w:lang w:val="id-ID"/>
              </w:rPr>
              <w:t>23</w:t>
            </w:r>
          </w:hyperlink>
        </w:p>
        <w:p w14:paraId="5654A773" w14:textId="650DAB85" w:rsidR="000665EA" w:rsidRPr="00A019BE" w:rsidRDefault="000665EA" w:rsidP="000665EA">
          <w:pPr>
            <w:pStyle w:val="TOC2"/>
            <w:spacing w:before="0" w:line="360" w:lineRule="auto"/>
            <w:rPr>
              <w:rFonts w:asciiTheme="minorHAnsi" w:eastAsiaTheme="minorEastAsia" w:hAnsiTheme="minorHAnsi"/>
              <w:noProof/>
              <w:sz w:val="22"/>
              <w:lang w:eastAsia="en-ID"/>
            </w:rPr>
          </w:pPr>
          <w:hyperlink w:anchor="_Toc98667389" w:history="1">
            <w:r>
              <w:rPr>
                <w:rStyle w:val="Hyperlink"/>
                <w:rFonts w:cs="Times New Roman"/>
                <w:noProof/>
                <w:lang w:val="id-ID"/>
              </w:rPr>
              <w:t>G</w:t>
            </w:r>
            <w:r w:rsidRPr="00A019BE">
              <w:rPr>
                <w:rStyle w:val="Hyperlink"/>
                <w:rFonts w:cs="Times New Roman"/>
                <w:noProof/>
                <w:lang w:val="id-ID"/>
              </w:rPr>
              <w:t>.</w:t>
            </w:r>
            <w:r w:rsidRPr="00A019BE">
              <w:rPr>
                <w:rFonts w:asciiTheme="minorHAnsi" w:eastAsiaTheme="minorEastAsia" w:hAnsiTheme="minorHAnsi"/>
                <w:noProof/>
                <w:sz w:val="22"/>
                <w:lang w:eastAsia="en-ID"/>
              </w:rPr>
              <w:tab/>
            </w:r>
            <w:r>
              <w:rPr>
                <w:rStyle w:val="Hyperlink"/>
                <w:rFonts w:cs="Times New Roman"/>
                <w:noProof/>
                <w:lang w:val="id-ID"/>
              </w:rPr>
              <w:t>PHP</w:t>
            </w:r>
            <w:r w:rsidRPr="00A019BE">
              <w:rPr>
                <w:noProof/>
                <w:webHidden/>
              </w:rPr>
              <w:tab/>
            </w:r>
            <w:r>
              <w:rPr>
                <w:noProof/>
                <w:webHidden/>
                <w:lang w:val="id-ID"/>
              </w:rPr>
              <w:t>24</w:t>
            </w:r>
          </w:hyperlink>
        </w:p>
        <w:p w14:paraId="43F16DEC" w14:textId="7F8A34EE" w:rsidR="000665EA" w:rsidRPr="00A019BE" w:rsidRDefault="000665EA" w:rsidP="000665EA">
          <w:pPr>
            <w:pStyle w:val="TOC2"/>
            <w:spacing w:before="0" w:line="360" w:lineRule="auto"/>
            <w:rPr>
              <w:rFonts w:asciiTheme="minorHAnsi" w:eastAsiaTheme="minorEastAsia" w:hAnsiTheme="minorHAnsi"/>
              <w:noProof/>
              <w:sz w:val="22"/>
              <w:lang w:eastAsia="en-ID"/>
            </w:rPr>
          </w:pPr>
          <w:hyperlink w:anchor="_Toc98667389" w:history="1">
            <w:r>
              <w:rPr>
                <w:rStyle w:val="Hyperlink"/>
                <w:rFonts w:cs="Times New Roman"/>
                <w:noProof/>
                <w:lang w:val="id-ID"/>
              </w:rPr>
              <w:t>H</w:t>
            </w:r>
            <w:r w:rsidRPr="00A019BE">
              <w:rPr>
                <w:rStyle w:val="Hyperlink"/>
                <w:rFonts w:cs="Times New Roman"/>
                <w:noProof/>
                <w:lang w:val="id-ID"/>
              </w:rPr>
              <w:t>.</w:t>
            </w:r>
            <w:r w:rsidRPr="00A019BE">
              <w:rPr>
                <w:rFonts w:asciiTheme="minorHAnsi" w:eastAsiaTheme="minorEastAsia" w:hAnsiTheme="minorHAnsi"/>
                <w:noProof/>
                <w:sz w:val="22"/>
                <w:lang w:eastAsia="en-ID"/>
              </w:rPr>
              <w:tab/>
            </w:r>
            <w:r>
              <w:rPr>
                <w:rStyle w:val="Hyperlink"/>
                <w:rFonts w:cs="Times New Roman"/>
                <w:i/>
                <w:iCs/>
                <w:noProof/>
                <w:lang w:val="id-ID"/>
              </w:rPr>
              <w:t>Database</w:t>
            </w:r>
            <w:r w:rsidRPr="00A019BE">
              <w:rPr>
                <w:noProof/>
                <w:webHidden/>
              </w:rPr>
              <w:tab/>
            </w:r>
            <w:r>
              <w:rPr>
                <w:noProof/>
                <w:webHidden/>
                <w:lang w:val="id-ID"/>
              </w:rPr>
              <w:t>25</w:t>
            </w:r>
          </w:hyperlink>
        </w:p>
        <w:p w14:paraId="61D6CEB3" w14:textId="6C91A575" w:rsidR="000665EA" w:rsidRPr="000665EA" w:rsidRDefault="000665EA" w:rsidP="000665EA">
          <w:pPr>
            <w:pStyle w:val="TOC2"/>
            <w:spacing w:before="0" w:line="360" w:lineRule="auto"/>
            <w:rPr>
              <w:rFonts w:asciiTheme="minorHAnsi" w:eastAsiaTheme="minorEastAsia" w:hAnsiTheme="minorHAnsi"/>
              <w:noProof/>
              <w:sz w:val="22"/>
              <w:lang w:eastAsia="en-ID"/>
            </w:rPr>
          </w:pPr>
          <w:hyperlink w:anchor="_Toc98667389" w:history="1">
            <w:r>
              <w:rPr>
                <w:rStyle w:val="Hyperlink"/>
                <w:rFonts w:cs="Times New Roman"/>
                <w:noProof/>
                <w:lang w:val="id-ID"/>
              </w:rPr>
              <w:t>I</w:t>
            </w:r>
            <w:r w:rsidRPr="00A019BE">
              <w:rPr>
                <w:rStyle w:val="Hyperlink"/>
                <w:rFonts w:cs="Times New Roman"/>
                <w:noProof/>
                <w:lang w:val="id-ID"/>
              </w:rPr>
              <w:t>.</w:t>
            </w:r>
            <w:r w:rsidRPr="00A019BE">
              <w:rPr>
                <w:rFonts w:asciiTheme="minorHAnsi" w:eastAsiaTheme="minorEastAsia" w:hAnsiTheme="minorHAnsi"/>
                <w:noProof/>
                <w:sz w:val="22"/>
                <w:lang w:eastAsia="en-ID"/>
              </w:rPr>
              <w:tab/>
            </w:r>
            <w:r>
              <w:rPr>
                <w:rStyle w:val="Hyperlink"/>
                <w:rFonts w:cs="Times New Roman"/>
                <w:noProof/>
                <w:lang w:val="id-ID"/>
              </w:rPr>
              <w:t>Daftar Simbol</w:t>
            </w:r>
            <w:r w:rsidRPr="00A019BE">
              <w:rPr>
                <w:noProof/>
                <w:webHidden/>
              </w:rPr>
              <w:tab/>
            </w:r>
            <w:r>
              <w:rPr>
                <w:noProof/>
                <w:webHidden/>
                <w:lang w:val="id-ID"/>
              </w:rPr>
              <w:t>25</w:t>
            </w:r>
          </w:hyperlink>
        </w:p>
        <w:p w14:paraId="1AF1E7E1" w14:textId="253F8128" w:rsidR="00954CF6" w:rsidRPr="00A019BE" w:rsidRDefault="00C648ED" w:rsidP="00A019BE">
          <w:pPr>
            <w:pStyle w:val="TOC1"/>
            <w:rPr>
              <w:rFonts w:asciiTheme="minorHAnsi" w:eastAsiaTheme="minorEastAsia" w:hAnsiTheme="minorHAnsi" w:cstheme="minorBidi"/>
              <w:b w:val="0"/>
              <w:bCs w:val="0"/>
              <w:sz w:val="22"/>
              <w:lang w:val="en-ID" w:eastAsia="en-ID"/>
            </w:rPr>
          </w:pPr>
          <w:hyperlink w:anchor="_Toc98667390" w:history="1">
            <w:r w:rsidR="00954CF6" w:rsidRPr="00A019BE">
              <w:rPr>
                <w:rStyle w:val="Hyperlink"/>
                <w:b w:val="0"/>
                <w:bCs w:val="0"/>
                <w:lang w:val="id-ID"/>
              </w:rPr>
              <w:t>BAB III</w:t>
            </w:r>
            <w:r w:rsidR="00954CF6" w:rsidRPr="00A019BE">
              <w:rPr>
                <w:rStyle w:val="Hyperlink"/>
                <w:b w:val="0"/>
                <w:bCs w:val="0"/>
              </w:rPr>
              <w:t xml:space="preserve"> METODOLOGI PENELITIAN</w:t>
            </w:r>
            <w:r w:rsidR="00954CF6" w:rsidRPr="00A019BE">
              <w:rPr>
                <w:b w:val="0"/>
                <w:bCs w:val="0"/>
                <w:webHidden/>
              </w:rPr>
              <w:tab/>
            </w:r>
            <w:r w:rsidR="004B0221">
              <w:rPr>
                <w:b w:val="0"/>
                <w:bCs w:val="0"/>
                <w:webHidden/>
                <w:lang w:val="id-ID"/>
              </w:rPr>
              <w:t>28</w:t>
            </w:r>
          </w:hyperlink>
        </w:p>
        <w:p w14:paraId="7B639E93" w14:textId="1ADD61F6"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4B0221">
              <w:rPr>
                <w:noProof/>
                <w:webHidden/>
                <w:lang w:val="id-ID"/>
              </w:rPr>
              <w:t>28</w:t>
            </w:r>
          </w:hyperlink>
        </w:p>
        <w:p w14:paraId="37C76942" w14:textId="0EF08AF0"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4B0221">
              <w:rPr>
                <w:noProof/>
                <w:webHidden/>
                <w:lang w:val="id-ID"/>
              </w:rPr>
              <w:t>28</w:t>
            </w:r>
          </w:hyperlink>
        </w:p>
        <w:p w14:paraId="781DEC8E" w14:textId="223FD095"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4B0221">
              <w:rPr>
                <w:noProof/>
                <w:webHidden/>
                <w:lang w:val="id-ID"/>
              </w:rPr>
              <w:t>28</w:t>
            </w:r>
          </w:hyperlink>
        </w:p>
        <w:p w14:paraId="2F08ECC9" w14:textId="4BA51283"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4B0221">
              <w:rPr>
                <w:noProof/>
                <w:webHidden/>
                <w:lang w:val="id-ID"/>
              </w:rPr>
              <w:t>29</w:t>
            </w:r>
          </w:hyperlink>
        </w:p>
        <w:p w14:paraId="0470B5C3" w14:textId="32DE36C3"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4B0221">
              <w:rPr>
                <w:noProof/>
                <w:webHidden/>
                <w:lang w:val="id-ID"/>
              </w:rPr>
              <w:t>30</w:t>
            </w:r>
          </w:hyperlink>
        </w:p>
        <w:p w14:paraId="72F9AC0A" w14:textId="7B0519C7"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4B0221">
              <w:rPr>
                <w:noProof/>
                <w:webHidden/>
                <w:lang w:val="id-ID"/>
              </w:rPr>
              <w:t>31</w:t>
            </w:r>
          </w:hyperlink>
        </w:p>
        <w:p w14:paraId="6F49F04B" w14:textId="375C3CE7"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4B0221">
              <w:rPr>
                <w:noProof/>
                <w:webHidden/>
                <w:lang w:val="id-ID"/>
              </w:rPr>
              <w:t>32</w:t>
            </w:r>
          </w:hyperlink>
        </w:p>
        <w:p w14:paraId="02946669" w14:textId="04E0C95A"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 Kelayakan Sistem</w:t>
            </w:r>
            <w:r w:rsidR="00954CF6" w:rsidRPr="00A019BE">
              <w:rPr>
                <w:noProof/>
                <w:webHidden/>
              </w:rPr>
              <w:tab/>
            </w:r>
            <w:r w:rsidR="004B0221">
              <w:rPr>
                <w:noProof/>
                <w:webHidden/>
                <w:lang w:val="id-ID"/>
              </w:rPr>
              <w:t>34</w:t>
            </w:r>
          </w:hyperlink>
        </w:p>
        <w:p w14:paraId="122972AF" w14:textId="260C4A99" w:rsidR="00954CF6" w:rsidRPr="00A019BE" w:rsidRDefault="00C648ED" w:rsidP="00A019BE">
          <w:pPr>
            <w:pStyle w:val="TOC1"/>
            <w:rPr>
              <w:rFonts w:asciiTheme="minorHAnsi" w:eastAsiaTheme="minorEastAsia" w:hAnsiTheme="minorHAnsi" w:cstheme="minorBidi"/>
              <w:b w:val="0"/>
              <w:bCs w:val="0"/>
              <w:sz w:val="22"/>
              <w:lang w:val="en-ID" w:eastAsia="en-ID"/>
            </w:rPr>
          </w:pPr>
          <w:hyperlink w:anchor="_Toc98667400" w:history="1">
            <w:r w:rsidR="00954CF6" w:rsidRPr="00A019BE">
              <w:rPr>
                <w:rStyle w:val="Hyperlink"/>
                <w:b w:val="0"/>
                <w:bCs w:val="0"/>
                <w:lang w:val="id-ID"/>
              </w:rPr>
              <w:t>BAB IV</w:t>
            </w:r>
            <w:r w:rsidR="00954CF6" w:rsidRPr="00A019BE">
              <w:rPr>
                <w:rStyle w:val="Hyperlink"/>
                <w:b w:val="0"/>
                <w:bCs w:val="0"/>
              </w:rPr>
              <w:t xml:space="preserve"> ANALISIS DAN DESAIN SISTEM</w:t>
            </w:r>
            <w:r w:rsidR="00954CF6" w:rsidRPr="00A019BE">
              <w:rPr>
                <w:b w:val="0"/>
                <w:bCs w:val="0"/>
                <w:webHidden/>
              </w:rPr>
              <w:tab/>
            </w:r>
            <w:r w:rsidR="00357676">
              <w:rPr>
                <w:b w:val="0"/>
                <w:bCs w:val="0"/>
                <w:webHidden/>
                <w:lang w:val="id-ID"/>
              </w:rPr>
              <w:t>36</w:t>
            </w:r>
          </w:hyperlink>
        </w:p>
        <w:p w14:paraId="2A9F44AE" w14:textId="7A4064CE"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357676">
              <w:rPr>
                <w:noProof/>
                <w:webHidden/>
                <w:lang w:val="id-ID"/>
              </w:rPr>
              <w:t>36</w:t>
            </w:r>
          </w:hyperlink>
        </w:p>
        <w:p w14:paraId="3B1AA266" w14:textId="58E2CF06"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357676">
              <w:rPr>
                <w:noProof/>
                <w:webHidden/>
                <w:lang w:val="id-ID"/>
              </w:rPr>
              <w:t>37</w:t>
            </w:r>
          </w:hyperlink>
        </w:p>
        <w:p w14:paraId="07D4FF12" w14:textId="2D702AF8"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357676">
              <w:rPr>
                <w:noProof/>
                <w:webHidden/>
                <w:lang w:val="id-ID"/>
              </w:rPr>
              <w:t>40</w:t>
            </w:r>
          </w:hyperlink>
        </w:p>
        <w:p w14:paraId="114A0B1E" w14:textId="260D0A44" w:rsidR="00954CF6" w:rsidRPr="00A019BE" w:rsidRDefault="00C648ED"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357676">
              <w:rPr>
                <w:noProof/>
                <w:webHidden/>
                <w:lang w:val="id-ID"/>
              </w:rPr>
              <w:t>43</w:t>
            </w:r>
          </w:hyperlink>
        </w:p>
        <w:p w14:paraId="5D61D1F7" w14:textId="0CA7689F" w:rsidR="00954CF6" w:rsidRPr="00745C84" w:rsidRDefault="00C648ED" w:rsidP="00745C84">
          <w:pPr>
            <w:pStyle w:val="TOC2"/>
            <w:spacing w:before="0" w:line="360" w:lineRule="auto"/>
            <w:rPr>
              <w:rFonts w:asciiTheme="minorHAnsi" w:eastAsiaTheme="minorEastAsia" w:hAnsiTheme="minorHAnsi"/>
              <w:noProof/>
              <w:sz w:val="22"/>
              <w:lang w:eastAsia="en-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357676">
              <w:rPr>
                <w:noProof/>
                <w:webHidden/>
                <w:lang w:val="id-ID"/>
              </w:rPr>
              <w:t>45</w:t>
            </w:r>
          </w:hyperlink>
        </w:p>
        <w:p w14:paraId="0CC0DD88" w14:textId="57C369D9" w:rsidR="00954CF6" w:rsidRPr="00A019BE" w:rsidRDefault="00C648ED" w:rsidP="00A019BE">
          <w:pPr>
            <w:pStyle w:val="TOC1"/>
            <w:spacing w:before="240"/>
            <w:rPr>
              <w:rFonts w:asciiTheme="minorHAnsi" w:eastAsiaTheme="minorEastAsia" w:hAnsiTheme="minorHAnsi" w:cstheme="minorBidi"/>
              <w:b w:val="0"/>
              <w:bCs w:val="0"/>
              <w:sz w:val="22"/>
              <w:lang w:val="en-ID" w:eastAsia="en-ID"/>
            </w:rPr>
          </w:pPr>
          <w:hyperlink w:anchor="_Toc98667417" w:history="1">
            <w:r w:rsidR="00954CF6" w:rsidRPr="00A019BE">
              <w:rPr>
                <w:rStyle w:val="Hyperlink"/>
                <w:b w:val="0"/>
                <w:bCs w:val="0"/>
                <w:lang w:val="id-ID"/>
              </w:rPr>
              <w:t>DAFTAR PUSTAKA</w:t>
            </w:r>
            <w:r w:rsidR="00954CF6" w:rsidRPr="00A019BE">
              <w:rPr>
                <w:b w:val="0"/>
                <w:bCs w:val="0"/>
                <w:webHidden/>
              </w:rPr>
              <w:tab/>
            </w:r>
            <w:r w:rsidR="00357676">
              <w:rPr>
                <w:b w:val="0"/>
                <w:bCs w:val="0"/>
                <w:webHidden/>
                <w:lang w:val="id-ID"/>
              </w:rPr>
              <w:t>52</w:t>
            </w:r>
          </w:hyperlink>
        </w:p>
        <w:p w14:paraId="06E8459D" w14:textId="3B517D1B" w:rsidR="00226359" w:rsidRPr="00357676" w:rsidRDefault="00226359" w:rsidP="00357676">
          <w:pPr>
            <w:pStyle w:val="TOC1"/>
            <w:rPr>
              <w:rFonts w:asciiTheme="minorHAnsi" w:eastAsiaTheme="minorEastAsia" w:hAnsiTheme="minorHAnsi" w:cstheme="minorBidi"/>
              <w:b w:val="0"/>
              <w:bCs w:val="0"/>
              <w:sz w:val="22"/>
              <w:lang w:val="en-ID" w:eastAsia="en-ID"/>
            </w:rPr>
          </w:pPr>
          <w:r w:rsidRPr="00A019BE">
            <w:rPr>
              <w:b w:val="0"/>
              <w:bCs w:val="0"/>
              <w:lang w:val="id-ID"/>
            </w:rPr>
            <w:fldChar w:fldCharType="end"/>
          </w:r>
          <w:r w:rsidR="00745C84" w:rsidRPr="00A019BE">
            <w:rPr>
              <w:rFonts w:asciiTheme="minorHAnsi" w:eastAsiaTheme="minorEastAsia" w:hAnsiTheme="minorHAnsi" w:cstheme="minorBidi"/>
              <w:b w:val="0"/>
              <w:bCs w:val="0"/>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5DA3020A"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D02033">
          <w:rPr>
            <w:noProof/>
            <w:webHidden/>
            <w:lang w:val="id-ID"/>
          </w:rPr>
          <w:t>32</w:t>
        </w:r>
      </w:hyperlink>
    </w:p>
    <w:p w14:paraId="75222536" w14:textId="78378A0F"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D02033">
          <w:rPr>
            <w:noProof/>
            <w:webHidden/>
            <w:lang w:val="id-ID"/>
          </w:rPr>
          <w:t>36</w:t>
        </w:r>
      </w:hyperlink>
    </w:p>
    <w:p w14:paraId="39FA9183" w14:textId="6963C5AB"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D02033">
          <w:rPr>
            <w:noProof/>
            <w:webHidden/>
            <w:lang w:val="id-ID"/>
          </w:rPr>
          <w:t>39</w:t>
        </w:r>
      </w:hyperlink>
    </w:p>
    <w:p w14:paraId="5CAD2308" w14:textId="6FC4EE43"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D02033">
          <w:rPr>
            <w:noProof/>
            <w:webHidden/>
            <w:lang w:val="id-ID"/>
          </w:rPr>
          <w:t>40</w:t>
        </w:r>
      </w:hyperlink>
    </w:p>
    <w:p w14:paraId="7925DEF1" w14:textId="552F1398"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D02033">
          <w:rPr>
            <w:noProof/>
            <w:webHidden/>
            <w:lang w:val="id-ID"/>
          </w:rPr>
          <w:t>41</w:t>
        </w:r>
      </w:hyperlink>
    </w:p>
    <w:p w14:paraId="3CE6B91D" w14:textId="011F3F97"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D02033">
          <w:rPr>
            <w:noProof/>
            <w:webHidden/>
            <w:lang w:val="id-ID"/>
          </w:rPr>
          <w:t>41</w:t>
        </w:r>
      </w:hyperlink>
    </w:p>
    <w:p w14:paraId="7A586739" w14:textId="6FB012F5"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D02033">
          <w:rPr>
            <w:noProof/>
            <w:webHidden/>
            <w:lang w:val="id-ID"/>
          </w:rPr>
          <w:t>42</w:t>
        </w:r>
      </w:hyperlink>
    </w:p>
    <w:p w14:paraId="2C7CDFCF" w14:textId="7C31D2DF"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D02033">
          <w:rPr>
            <w:noProof/>
            <w:webHidden/>
            <w:lang w:val="id-ID"/>
          </w:rPr>
          <w:t>42</w:t>
        </w:r>
      </w:hyperlink>
    </w:p>
    <w:p w14:paraId="4DA2C378" w14:textId="55DA0252"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033238">
          <w:rPr>
            <w:noProof/>
            <w:webHidden/>
            <w:lang w:val="id-ID"/>
          </w:rPr>
          <w:t>45</w:t>
        </w:r>
      </w:hyperlink>
    </w:p>
    <w:p w14:paraId="7831A011" w14:textId="2BFF5E1F"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033238">
          <w:rPr>
            <w:noProof/>
            <w:webHidden/>
            <w:lang w:val="id-ID"/>
          </w:rPr>
          <w:t>46</w:t>
        </w:r>
      </w:hyperlink>
    </w:p>
    <w:p w14:paraId="22D6A556" w14:textId="605922CB"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033238">
          <w:rPr>
            <w:noProof/>
            <w:webHidden/>
            <w:lang w:val="id-ID"/>
          </w:rPr>
          <w:t>46</w:t>
        </w:r>
      </w:hyperlink>
    </w:p>
    <w:p w14:paraId="1F91A325" w14:textId="2120057B"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033238">
          <w:rPr>
            <w:noProof/>
            <w:webHidden/>
            <w:lang w:val="id-ID"/>
          </w:rPr>
          <w:t>47</w:t>
        </w:r>
      </w:hyperlink>
    </w:p>
    <w:p w14:paraId="133E5854" w14:textId="434507E1"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033238">
          <w:rPr>
            <w:noProof/>
            <w:webHidden/>
            <w:lang w:val="id-ID"/>
          </w:rPr>
          <w:t>47</w:t>
        </w:r>
      </w:hyperlink>
    </w:p>
    <w:p w14:paraId="59CF4C68" w14:textId="622DC73F"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033238">
          <w:rPr>
            <w:noProof/>
            <w:webHidden/>
            <w:lang w:val="id-ID"/>
          </w:rPr>
          <w:t>48</w:t>
        </w:r>
      </w:hyperlink>
    </w:p>
    <w:p w14:paraId="00B30CF9" w14:textId="4955C4CD"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033238">
          <w:rPr>
            <w:noProof/>
            <w:webHidden/>
            <w:lang w:val="id-ID"/>
          </w:rPr>
          <w:t>48</w:t>
        </w:r>
      </w:hyperlink>
    </w:p>
    <w:p w14:paraId="7005621A" w14:textId="3075825F"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033238">
          <w:rPr>
            <w:noProof/>
            <w:webHidden/>
            <w:lang w:val="id-ID"/>
          </w:rPr>
          <w:t>49</w:t>
        </w:r>
      </w:hyperlink>
    </w:p>
    <w:p w14:paraId="199181C0" w14:textId="42E7F726"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033238">
          <w:rPr>
            <w:noProof/>
            <w:webHidden/>
            <w:lang w:val="id-ID"/>
          </w:rPr>
          <w:t>49</w:t>
        </w:r>
      </w:hyperlink>
    </w:p>
    <w:p w14:paraId="7E2B5CF7" w14:textId="43E6ABF3"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033238">
          <w:rPr>
            <w:noProof/>
            <w:webHidden/>
            <w:lang w:val="id-ID"/>
          </w:rPr>
          <w:t>50</w:t>
        </w:r>
      </w:hyperlink>
    </w:p>
    <w:p w14:paraId="1B056CFC" w14:textId="236D737C" w:rsidR="00366377" w:rsidRPr="008566B9" w:rsidRDefault="00C648ED" w:rsidP="00524853">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033238">
          <w:rPr>
            <w:noProof/>
            <w:webHidden/>
            <w:lang w:val="id-ID"/>
          </w:rPr>
          <w:t>50</w:t>
        </w:r>
      </w:hyperlink>
    </w:p>
    <w:p w14:paraId="0A01FBDA" w14:textId="3610B424" w:rsidR="00DB7B50" w:rsidRPr="00033238" w:rsidRDefault="00DB7B50" w:rsidP="00033238">
      <w:pPr>
        <w:pStyle w:val="TableofFigures"/>
        <w:tabs>
          <w:tab w:val="right" w:leader="dot" w:pos="7927"/>
        </w:tabs>
        <w:rPr>
          <w:rFonts w:asciiTheme="minorHAnsi" w:eastAsiaTheme="minorEastAsia" w:hAnsiTheme="minorHAnsi" w:cstheme="minorBidi"/>
          <w:noProof/>
          <w:sz w:val="22"/>
          <w:szCs w:val="22"/>
          <w:lang w:val="id-ID" w:eastAsia="en-ID"/>
        </w:rPr>
        <w:sectPr w:rsidR="00DB7B50" w:rsidRPr="00033238" w:rsidSect="003D44C7">
          <w:headerReference w:type="default" r:id="rId32"/>
          <w:footerReference w:type="default" r:id="rId33"/>
          <w:pgSz w:w="11906" w:h="16838" w:code="9"/>
          <w:pgMar w:top="2268" w:right="1701" w:bottom="1701" w:left="2268" w:header="708" w:footer="708" w:gutter="0"/>
          <w:pgNumType w:fmt="lowerRoman"/>
          <w:cols w:space="708"/>
          <w:docGrid w:linePitch="360"/>
        </w:sectPr>
      </w:pPr>
    </w:p>
    <w:p w14:paraId="5D9CF13E" w14:textId="4A9F4F87"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9" w:history="1">
        <w:r w:rsidR="00366377" w:rsidRPr="008566B9">
          <w:rPr>
            <w:rStyle w:val="Hyperlink"/>
            <w:noProof/>
            <w:lang w:val="id-ID"/>
          </w:rPr>
          <w:t>Gambar V.4 Tampilan In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9 \h </w:instrText>
        </w:r>
        <w:r w:rsidR="00366377" w:rsidRPr="008566B9">
          <w:rPr>
            <w:noProof/>
            <w:webHidden/>
            <w:lang w:val="id-ID"/>
          </w:rPr>
          <w:fldChar w:fldCharType="separate"/>
        </w:r>
        <w:r w:rsidR="00C321B9">
          <w:rPr>
            <w:b/>
            <w:bCs w:val="0"/>
            <w:noProof/>
            <w:webHidden/>
            <w:lang w:val="en-US"/>
          </w:rPr>
          <w:t>Error! Bookmark not defined.</w:t>
        </w:r>
        <w:r w:rsidR="00366377" w:rsidRPr="008566B9">
          <w:rPr>
            <w:noProof/>
            <w:webHidden/>
            <w:lang w:val="id-ID"/>
          </w:rPr>
          <w:fldChar w:fldCharType="end"/>
        </w:r>
      </w:hyperlink>
    </w:p>
    <w:p w14:paraId="68DFB8DA" w14:textId="554C9922"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80" w:history="1">
        <w:r w:rsidR="00366377" w:rsidRPr="008566B9">
          <w:rPr>
            <w:rStyle w:val="Hyperlink"/>
            <w:noProof/>
            <w:lang w:val="id-ID"/>
          </w:rPr>
          <w:t>Gambar V.5 Tampilan In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0 \h </w:instrText>
        </w:r>
        <w:r w:rsidR="00366377" w:rsidRPr="008566B9">
          <w:rPr>
            <w:noProof/>
            <w:webHidden/>
            <w:lang w:val="id-ID"/>
          </w:rPr>
          <w:fldChar w:fldCharType="separate"/>
        </w:r>
        <w:r w:rsidR="00C321B9">
          <w:rPr>
            <w:b/>
            <w:bCs w:val="0"/>
            <w:noProof/>
            <w:webHidden/>
            <w:lang w:val="en-US"/>
          </w:rPr>
          <w:t>Error! Bookmark not defined.</w:t>
        </w:r>
        <w:r w:rsidR="00366377" w:rsidRPr="008566B9">
          <w:rPr>
            <w:noProof/>
            <w:webHidden/>
            <w:lang w:val="id-ID"/>
          </w:rPr>
          <w:fldChar w:fldCharType="end"/>
        </w:r>
      </w:hyperlink>
    </w:p>
    <w:p w14:paraId="69C38186" w14:textId="5B7A0E3A" w:rsidR="00366377"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r:id="rId36" w:anchor="_Toc92043381" w:history="1">
        <w:r w:rsidR="00366377" w:rsidRPr="008566B9">
          <w:rPr>
            <w:rStyle w:val="Hyperlink"/>
            <w:noProof/>
            <w:lang w:val="id-ID"/>
          </w:rPr>
          <w:t>Gambar V.6 Tampilan Input  Data Alternatif</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1 \h </w:instrText>
        </w:r>
        <w:r w:rsidR="00366377" w:rsidRPr="008566B9">
          <w:rPr>
            <w:noProof/>
            <w:webHidden/>
            <w:lang w:val="id-ID"/>
          </w:rPr>
          <w:fldChar w:fldCharType="separate"/>
        </w:r>
        <w:r w:rsidR="00C321B9">
          <w:rPr>
            <w:b/>
            <w:bCs w:val="0"/>
            <w:noProof/>
            <w:webHidden/>
            <w:lang w:val="en-US"/>
          </w:rPr>
          <w:t>Error! Bookmark not defined.</w:t>
        </w:r>
        <w:r w:rsidR="00366377" w:rsidRPr="008566B9">
          <w:rPr>
            <w:noProof/>
            <w:webHidden/>
            <w:lang w:val="id-ID"/>
          </w:rPr>
          <w:fldChar w:fldCharType="end"/>
        </w:r>
      </w:hyperlink>
    </w:p>
    <w:p w14:paraId="0C4CD4F7" w14:textId="61789A79" w:rsidR="00366377" w:rsidRPr="008566B9" w:rsidRDefault="00C648ED">
      <w:pPr>
        <w:pStyle w:val="TableofFigures"/>
        <w:tabs>
          <w:tab w:val="right" w:leader="dot" w:pos="7927"/>
        </w:tabs>
        <w:rPr>
          <w:noProof/>
          <w:lang w:val="id-ID"/>
        </w:rPr>
      </w:pPr>
      <w:hyperlink r:id="rId37" w:anchor="_Toc92043382" w:history="1">
        <w:r w:rsidR="00366377" w:rsidRPr="008566B9">
          <w:rPr>
            <w:rStyle w:val="Hyperlink"/>
            <w:noProof/>
            <w:lang w:val="id-ID"/>
          </w:rPr>
          <w:t>Gambar V.7 Tampilan Matrik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2 \h </w:instrText>
        </w:r>
        <w:r w:rsidR="00366377" w:rsidRPr="008566B9">
          <w:rPr>
            <w:noProof/>
            <w:webHidden/>
            <w:lang w:val="id-ID"/>
          </w:rPr>
          <w:fldChar w:fldCharType="separate"/>
        </w:r>
        <w:r w:rsidR="00C321B9">
          <w:rPr>
            <w:b/>
            <w:bCs w:val="0"/>
            <w:noProof/>
            <w:webHidden/>
            <w:lang w:val="en-US"/>
          </w:rPr>
          <w:t>Error! Bookmark not defined.</w:t>
        </w:r>
        <w:r w:rsidR="00366377" w:rsidRPr="008566B9">
          <w:rPr>
            <w:noProof/>
            <w:webHidden/>
            <w:lang w:val="id-ID"/>
          </w:rPr>
          <w:fldChar w:fldCharType="end"/>
        </w:r>
      </w:hyperlink>
    </w:p>
    <w:p w14:paraId="6AD2587D" w14:textId="6A81864C" w:rsidR="006D2121" w:rsidRPr="008566B9" w:rsidRDefault="00C648ED" w:rsidP="00631659">
      <w:pPr>
        <w:pStyle w:val="TableofFigures"/>
        <w:tabs>
          <w:tab w:val="right" w:leader="dot" w:pos="7927"/>
        </w:tabs>
        <w:rPr>
          <w:noProof/>
          <w:lang w:val="id-ID"/>
        </w:rPr>
      </w:pPr>
      <w:hyperlink r:id="rId38" w:anchor="_Toc92043382" w:history="1">
        <w:r w:rsidR="00631659" w:rsidRPr="008566B9">
          <w:rPr>
            <w:rStyle w:val="Hyperlink"/>
            <w:noProof/>
            <w:lang w:val="id-ID"/>
          </w:rPr>
          <w:t>Gambar V.8 Data Kredit Macet BUMDES Appakabaji</w:t>
        </w:r>
        <w:r w:rsidR="00631659" w:rsidRPr="008566B9">
          <w:rPr>
            <w:noProof/>
            <w:webHidden/>
            <w:lang w:val="id-ID"/>
          </w:rPr>
          <w:tab/>
        </w:r>
        <w:r w:rsidR="00631659" w:rsidRPr="008566B9">
          <w:rPr>
            <w:noProof/>
            <w:webHidden/>
            <w:lang w:val="id-ID"/>
          </w:rPr>
          <w:fldChar w:fldCharType="begin"/>
        </w:r>
        <w:r w:rsidR="00631659" w:rsidRPr="008566B9">
          <w:rPr>
            <w:noProof/>
            <w:webHidden/>
            <w:lang w:val="id-ID"/>
          </w:rPr>
          <w:instrText xml:space="preserve"> PAGEREF _Toc92043382 \h </w:instrText>
        </w:r>
        <w:r w:rsidR="00631659" w:rsidRPr="008566B9">
          <w:rPr>
            <w:noProof/>
            <w:webHidden/>
            <w:lang w:val="id-ID"/>
          </w:rPr>
          <w:fldChar w:fldCharType="separate"/>
        </w:r>
        <w:r w:rsidR="00C321B9">
          <w:rPr>
            <w:b/>
            <w:bCs w:val="0"/>
            <w:noProof/>
            <w:webHidden/>
            <w:lang w:val="en-US"/>
          </w:rPr>
          <w:t>Error! Bookmark not defined.</w:t>
        </w:r>
        <w:r w:rsidR="00631659" w:rsidRPr="008566B9">
          <w:rPr>
            <w:noProof/>
            <w:webHidden/>
            <w:lang w:val="id-ID"/>
          </w:rPr>
          <w:fldChar w:fldCharType="end"/>
        </w:r>
      </w:hyperlink>
    </w:p>
    <w:p w14:paraId="165C4542" w14:textId="14E5C749" w:rsidR="00A65A94" w:rsidRPr="008566B9" w:rsidRDefault="00C648ED" w:rsidP="00A65A94">
      <w:pPr>
        <w:pStyle w:val="TableofFigures"/>
        <w:tabs>
          <w:tab w:val="right" w:leader="dot" w:pos="7927"/>
        </w:tabs>
        <w:rPr>
          <w:noProof/>
          <w:lang w:val="id-ID"/>
        </w:rPr>
      </w:pPr>
      <w:hyperlink r:id="rId39" w:anchor="_Toc92043382" w:history="1">
        <w:r w:rsidR="00A65A94" w:rsidRPr="008566B9">
          <w:rPr>
            <w:rStyle w:val="Hyperlink"/>
            <w:noProof/>
            <w:lang w:val="id-ID"/>
          </w:rPr>
          <w:t>Gambar V.</w:t>
        </w:r>
        <w:r w:rsidR="00631659" w:rsidRPr="008566B9">
          <w:rPr>
            <w:rStyle w:val="Hyperlink"/>
            <w:noProof/>
            <w:lang w:val="id-ID"/>
          </w:rPr>
          <w:t>9</w:t>
        </w:r>
        <w:r w:rsidR="00A65A94" w:rsidRPr="008566B9">
          <w:rPr>
            <w:rStyle w:val="Hyperlink"/>
            <w:noProof/>
            <w:lang w:val="id-ID"/>
          </w:rPr>
          <w:t xml:space="preserve"> Hasil Perhitungan Sistem</w:t>
        </w:r>
        <w:r w:rsidR="00A65A94" w:rsidRPr="008566B9">
          <w:rPr>
            <w:noProof/>
            <w:webHidden/>
            <w:lang w:val="id-ID"/>
          </w:rPr>
          <w:tab/>
        </w:r>
        <w:r w:rsidR="009D1AA4" w:rsidRPr="008566B9">
          <w:rPr>
            <w:noProof/>
            <w:webHidden/>
            <w:lang w:val="id-ID"/>
          </w:rPr>
          <w:t>48</w:t>
        </w:r>
      </w:hyperlink>
    </w:p>
    <w:p w14:paraId="51932E19" w14:textId="77777777" w:rsidR="00A65A94" w:rsidRPr="008566B9" w:rsidRDefault="00A65A94" w:rsidP="00A65A94">
      <w:pPr>
        <w:rPr>
          <w:bCs/>
          <w:noProof/>
          <w:lang w:val="id-ID"/>
        </w:rPr>
      </w:pPr>
    </w:p>
    <w:p w14:paraId="12066568" w14:textId="77777777" w:rsidR="00A65A94" w:rsidRPr="008566B9" w:rsidRDefault="00A65A94" w:rsidP="00A65A94">
      <w:pPr>
        <w:rPr>
          <w:bCs/>
          <w:noProof/>
          <w:lang w:val="id-ID"/>
        </w:rPr>
      </w:pPr>
    </w:p>
    <w:p w14:paraId="2C62E5C8" w14:textId="77777777" w:rsidR="00DB7B50" w:rsidRPr="008566B9" w:rsidRDefault="001716CD">
      <w:pPr>
        <w:rPr>
          <w:rFonts w:cs="Times New Roman"/>
          <w:b/>
          <w:bCs/>
          <w:szCs w:val="24"/>
          <w:lang w:val="id-ID"/>
        </w:rPr>
        <w:sectPr w:rsidR="00DB7B50" w:rsidRPr="008566B9" w:rsidSect="00CE29C0">
          <w:headerReference w:type="default" r:id="rId40"/>
          <w:footerReference w:type="default" r:id="rId41"/>
          <w:pgSz w:w="11906" w:h="16838" w:code="9"/>
          <w:pgMar w:top="2268" w:right="1701" w:bottom="1701" w:left="2268" w:header="708" w:footer="708" w:gutter="0"/>
          <w:pgNumType w:fmt="lowerRoman" w:start="8"/>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46CAD0D4"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6A286E">
          <w:rPr>
            <w:noProof/>
            <w:webHidden/>
            <w:lang w:val="id-ID"/>
          </w:rPr>
          <w:t>26</w:t>
        </w:r>
      </w:hyperlink>
    </w:p>
    <w:p w14:paraId="325A61F8" w14:textId="3B5A53BF" w:rsidR="00386C87" w:rsidRPr="008566B9" w:rsidRDefault="00386C87"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Pr="008566B9">
          <w:rPr>
            <w:rStyle w:val="Hyperlink"/>
            <w:noProof/>
            <w:lang w:val="id-ID"/>
          </w:rPr>
          <w:t xml:space="preserve">Tabel </w:t>
        </w:r>
        <w:r>
          <w:rPr>
            <w:rStyle w:val="Hyperlink"/>
            <w:noProof/>
            <w:lang w:val="id-ID"/>
          </w:rPr>
          <w:t>II</w:t>
        </w:r>
        <w:r w:rsidRPr="008566B9">
          <w:rPr>
            <w:rStyle w:val="Hyperlink"/>
            <w:noProof/>
            <w:lang w:val="id-ID"/>
          </w:rPr>
          <w:t>.</w:t>
        </w:r>
        <w:r>
          <w:rPr>
            <w:rStyle w:val="Hyperlink"/>
            <w:noProof/>
            <w:lang w:val="id-ID"/>
          </w:rPr>
          <w:t>2</w:t>
        </w:r>
        <w:r w:rsidRPr="008566B9">
          <w:rPr>
            <w:rStyle w:val="Hyperlink"/>
            <w:noProof/>
            <w:lang w:val="id-ID"/>
          </w:rPr>
          <w:t xml:space="preserve"> </w:t>
        </w:r>
        <w:r w:rsidR="006A286E" w:rsidRPr="005858F7">
          <w:rPr>
            <w:lang w:val="id-ID"/>
          </w:rPr>
          <w:t xml:space="preserve">Daftar Simbol </w:t>
        </w:r>
        <w:r w:rsidR="006A286E">
          <w:rPr>
            <w:lang w:val="id-ID"/>
          </w:rPr>
          <w:t>DFD</w:t>
        </w:r>
        <w:r w:rsidRPr="008566B9">
          <w:rPr>
            <w:noProof/>
            <w:webHidden/>
            <w:lang w:val="id-ID"/>
          </w:rPr>
          <w:tab/>
        </w:r>
        <w:r w:rsidR="006A286E">
          <w:rPr>
            <w:noProof/>
            <w:webHidden/>
            <w:lang w:val="id-ID"/>
          </w:rPr>
          <w:t>27</w:t>
        </w:r>
      </w:hyperlink>
    </w:p>
    <w:p w14:paraId="1B48794F" w14:textId="03C673D0" w:rsidR="00386C87" w:rsidRPr="00386C87" w:rsidRDefault="00386C87"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Pr="008566B9">
          <w:rPr>
            <w:rStyle w:val="Hyperlink"/>
            <w:noProof/>
            <w:lang w:val="id-ID"/>
          </w:rPr>
          <w:t xml:space="preserve">Tabel IV.1 </w:t>
        </w:r>
        <w:r w:rsidR="00795FEB" w:rsidRPr="008566B9">
          <w:rPr>
            <w:szCs w:val="24"/>
          </w:rPr>
          <w:t xml:space="preserve">Tabel </w:t>
        </w:r>
        <w:r w:rsidR="00795FEB">
          <w:rPr>
            <w:szCs w:val="24"/>
          </w:rPr>
          <w:t>Admin</w:t>
        </w:r>
        <w:r w:rsidRPr="008566B9">
          <w:rPr>
            <w:noProof/>
            <w:webHidden/>
            <w:lang w:val="id-ID"/>
          </w:rPr>
          <w:tab/>
        </w:r>
        <w:r w:rsidR="00795FEB">
          <w:rPr>
            <w:noProof/>
            <w:webHidden/>
            <w:lang w:val="id-ID"/>
          </w:rPr>
          <w:t>43</w:t>
        </w:r>
      </w:hyperlink>
    </w:p>
    <w:p w14:paraId="7286E1D1" w14:textId="1C92243B" w:rsidR="001716CD"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795FEB">
          <w:rPr>
            <w:noProof/>
            <w:webHidden/>
            <w:lang w:val="id-ID"/>
          </w:rPr>
          <w:t>43</w:t>
        </w:r>
      </w:hyperlink>
    </w:p>
    <w:p w14:paraId="3B91F487" w14:textId="3BA124FD" w:rsidR="001716CD"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795FEB">
          <w:rPr>
            <w:noProof/>
            <w:webHidden/>
            <w:lang w:val="id-ID"/>
          </w:rPr>
          <w:t>43</w:t>
        </w:r>
      </w:hyperlink>
    </w:p>
    <w:p w14:paraId="695EC492" w14:textId="457472AB" w:rsidR="001716CD" w:rsidRPr="008566B9" w:rsidRDefault="00C648ED">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795FEB">
          <w:rPr>
            <w:noProof/>
            <w:webHidden/>
            <w:lang w:val="id-ID"/>
          </w:rPr>
          <w:t>44</w:t>
        </w:r>
      </w:hyperlink>
    </w:p>
    <w:p w14:paraId="53859EBC" w14:textId="69A4566E"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795FEB">
          <w:rPr>
            <w:noProof/>
            <w:webHidden/>
            <w:lang w:val="id-ID"/>
          </w:rPr>
          <w:t>44</w:t>
        </w:r>
      </w:hyperlink>
    </w:p>
    <w:p w14:paraId="4827846A" w14:textId="15A86851" w:rsidR="00735B08" w:rsidRPr="008566B9" w:rsidRDefault="00C648ED"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153168" w:rsidRPr="008566B9">
          <w:rPr>
            <w:noProof/>
            <w:webHidden/>
            <w:lang w:val="id-ID"/>
          </w:rPr>
          <w:t>45</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42"/>
          <w:footerReference w:type="default" r:id="rId43"/>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5" w:name="_Toc98667376"/>
      <w:r w:rsidRPr="008566B9">
        <w:rPr>
          <w:rFonts w:ascii="Times New Roman" w:hAnsi="Times New Roman" w:cs="Times New Roman"/>
          <w:b/>
          <w:bCs/>
          <w:color w:val="auto"/>
          <w:sz w:val="24"/>
          <w:szCs w:val="24"/>
          <w:lang w:val="id-ID"/>
        </w:rPr>
        <w:lastRenderedPageBreak/>
        <w:t xml:space="preserve">BAB </w:t>
      </w:r>
      <w:bookmarkEnd w:id="5"/>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6" w:name="_Toc92038088"/>
      <w:bookmarkStart w:id="7" w:name="_Toc93592908"/>
      <w:bookmarkStart w:id="8" w:name="_Toc94716524"/>
      <w:bookmarkStart w:id="9" w:name="_Toc97564442"/>
      <w:bookmarkStart w:id="10" w:name="_Toc98667377"/>
      <w:r w:rsidRPr="008566B9">
        <w:rPr>
          <w:rFonts w:ascii="Times New Roman" w:hAnsi="Times New Roman"/>
          <w:b/>
          <w:color w:val="auto"/>
          <w:sz w:val="24"/>
          <w:lang w:val="id-ID"/>
        </w:rPr>
        <w:t>PENDAHULUAN</w:t>
      </w:r>
      <w:bookmarkEnd w:id="6"/>
      <w:bookmarkEnd w:id="7"/>
      <w:bookmarkEnd w:id="8"/>
      <w:bookmarkEnd w:id="9"/>
      <w:bookmarkEnd w:id="10"/>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1" w:name="_Toc98667378"/>
      <w:r w:rsidRPr="008566B9">
        <w:rPr>
          <w:rFonts w:ascii="Times New Roman" w:hAnsi="Times New Roman"/>
          <w:b/>
          <w:color w:val="auto"/>
          <w:sz w:val="24"/>
          <w:lang w:val="id-ID"/>
        </w:rPr>
        <w:t>Latar Belakang</w:t>
      </w:r>
      <w:bookmarkEnd w:id="11"/>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44497D96" w14:textId="77777777" w:rsidR="00DA693B"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r w:rsidR="006D753F">
        <w:rPr>
          <w:rFonts w:eastAsia="Times New Roman"/>
          <w:szCs w:val="24"/>
          <w:lang w:val="id-ID"/>
        </w:rPr>
        <w:t xml:space="preserve"> </w:t>
      </w:r>
    </w:p>
    <w:p w14:paraId="5785EE86" w14:textId="38CDA541" w:rsidR="000E31B5" w:rsidRPr="000E31B5" w:rsidRDefault="00DA693B" w:rsidP="00E078F4">
      <w:pPr>
        <w:spacing w:before="0" w:after="0" w:line="480" w:lineRule="auto"/>
        <w:ind w:firstLine="578"/>
        <w:rPr>
          <w:rFonts w:eastAsia="Times New Roman"/>
          <w:szCs w:val="24"/>
          <w:lang w:val="id-ID"/>
        </w:rPr>
      </w:pPr>
      <w:r>
        <w:rPr>
          <w:rFonts w:eastAsia="Times New Roman"/>
          <w:szCs w:val="24"/>
          <w:lang w:val="id-ID"/>
        </w:rPr>
        <w:br/>
      </w:r>
    </w:p>
    <w:p w14:paraId="59F859CE" w14:textId="77777777" w:rsidR="00DA693B" w:rsidRDefault="00DA693B" w:rsidP="00237F25">
      <w:pPr>
        <w:spacing w:after="0" w:line="480" w:lineRule="auto"/>
        <w:ind w:firstLine="0"/>
        <w:rPr>
          <w:rFonts w:eastAsia="Times New Roman"/>
          <w:szCs w:val="24"/>
          <w:lang w:val="id-ID"/>
        </w:rPr>
        <w:sectPr w:rsidR="00DA693B" w:rsidSect="005C5D4E">
          <w:footerReference w:type="default" r:id="rId44"/>
          <w:pgSz w:w="11906" w:h="16838" w:code="9"/>
          <w:pgMar w:top="2268" w:right="1701" w:bottom="1701" w:left="2268" w:header="708" w:footer="708" w:gutter="0"/>
          <w:pgNumType w:start="2"/>
          <w:cols w:space="708"/>
          <w:docGrid w:linePitch="360"/>
        </w:sectPr>
      </w:pP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mudah dilakukan. Jika persediaan barang terlalu banyak tentu dana yang </w:t>
      </w:r>
      <w:r w:rsidRPr="005D6CFC">
        <w:rPr>
          <w:rFonts w:eastAsia="Times New Roman"/>
          <w:szCs w:val="24"/>
          <w:lang w:val="id-ID"/>
        </w:rPr>
        <w:lastRenderedPageBreak/>
        <w:t>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77777777"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7777777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mengkhianati Rasul, yakni Nabi Muhammad, tetapi penuhilah seruannya, dan juga janganlah kamu mengkhianati amanat yang dipercayakan kepadamu oleh siapa pun, baik amanat itu adalah amanat orang lain maupun </w:t>
      </w:r>
      <w:r w:rsidRPr="000E44E4">
        <w:rPr>
          <w:rFonts w:cs="Times New Roman"/>
          <w:szCs w:val="24"/>
          <w:shd w:val="clear" w:color="auto" w:fill="FFFFFF"/>
          <w:lang w:val="id-ID"/>
        </w:rPr>
        <w:lastRenderedPageBreak/>
        <w:t>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95173EB"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 xml:space="preserve">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2" w:name="_Hlk103856280"/>
      <w:r w:rsidRPr="00BF7DEF">
        <w:rPr>
          <w:rFonts w:cstheme="majorBidi"/>
          <w:b/>
          <w:bCs/>
          <w:i/>
          <w:iCs/>
          <w:szCs w:val="24"/>
          <w:lang w:val="id-ID"/>
        </w:rPr>
        <w:t>Sistem Monitoring dan Forecasting Persediaan Stok Barang Menggunakan Metode Linear Regression</w:t>
      </w:r>
      <w:bookmarkEnd w:id="12"/>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3" w:name="_Toc98667379"/>
      <w:r w:rsidRPr="008566B9">
        <w:rPr>
          <w:rFonts w:ascii="Times New Roman" w:hAnsi="Times New Roman"/>
          <w:b/>
          <w:color w:val="auto"/>
          <w:sz w:val="24"/>
          <w:lang w:val="id-ID"/>
        </w:rPr>
        <w:t>Rumusan Masalah</w:t>
      </w:r>
      <w:bookmarkEnd w:id="13"/>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4"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4"/>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lastRenderedPageBreak/>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5" w:name="_Toc98667381"/>
      <w:r w:rsidRPr="008566B9">
        <w:rPr>
          <w:rFonts w:ascii="Times New Roman" w:hAnsi="Times New Roman"/>
          <w:b/>
          <w:color w:val="auto"/>
          <w:sz w:val="24"/>
          <w:lang w:val="id-ID"/>
        </w:rPr>
        <w:lastRenderedPageBreak/>
        <w:t>Kajian Pustaka</w:t>
      </w:r>
      <w:bookmarkEnd w:id="15"/>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16"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16"/>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237F25">
          <w:headerReference w:type="default" r:id="rId45"/>
          <w:footerReference w:type="default" r:id="rId46"/>
          <w:pgSz w:w="11906" w:h="16838" w:code="9"/>
          <w:pgMar w:top="2268" w:right="1701" w:bottom="1701" w:left="2268" w:header="708" w:footer="708" w:gutter="0"/>
          <w:pgNumType w:start="3"/>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17" w:name="_Toc98667383"/>
      <w:r w:rsidRPr="008566B9">
        <w:rPr>
          <w:rFonts w:ascii="Times New Roman" w:hAnsi="Times New Roman" w:cs="Times New Roman"/>
          <w:b/>
          <w:bCs/>
          <w:color w:val="auto"/>
          <w:sz w:val="24"/>
          <w:szCs w:val="24"/>
          <w:lang w:val="id-ID"/>
        </w:rPr>
        <w:lastRenderedPageBreak/>
        <w:t>BAB II</w:t>
      </w:r>
      <w:bookmarkEnd w:id="17"/>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18" w:name="_Toc92038095"/>
      <w:bookmarkStart w:id="19" w:name="_Toc93592915"/>
      <w:bookmarkStart w:id="20" w:name="_Toc94716531"/>
      <w:bookmarkStart w:id="21" w:name="_Toc97564449"/>
      <w:bookmarkStart w:id="22" w:name="_Toc98667384"/>
      <w:r w:rsidRPr="008566B9">
        <w:rPr>
          <w:rFonts w:ascii="Times New Roman" w:hAnsi="Times New Roman" w:cs="Times New Roman"/>
          <w:b/>
          <w:bCs/>
          <w:color w:val="auto"/>
          <w:sz w:val="24"/>
          <w:szCs w:val="24"/>
          <w:lang w:val="id-ID"/>
        </w:rPr>
        <w:t>TINJAUAN TEORETIS</w:t>
      </w:r>
      <w:bookmarkEnd w:id="18"/>
      <w:bookmarkEnd w:id="19"/>
      <w:bookmarkEnd w:id="20"/>
      <w:bookmarkEnd w:id="21"/>
      <w:bookmarkEnd w:id="22"/>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77777777" w:rsidR="007C0881" w:rsidRDefault="00AB3BAA" w:rsidP="00944B15">
      <w:pPr>
        <w:pStyle w:val="ListParagraph"/>
        <w:spacing w:after="0" w:line="480" w:lineRule="auto"/>
        <w:ind w:left="0" w:firstLine="720"/>
        <w:rPr>
          <w:rFonts w:cstheme="majorBidi"/>
          <w:szCs w:val="24"/>
          <w:lang w:val="id-ID"/>
        </w:rPr>
        <w:sectPr w:rsidR="007C0881" w:rsidSect="00C37645">
          <w:headerReference w:type="default" r:id="rId47"/>
          <w:footerReference w:type="default" r:id="rId48"/>
          <w:pgSz w:w="11906" w:h="16838" w:code="9"/>
          <w:pgMar w:top="2268" w:right="1701" w:bottom="1701" w:left="2268" w:header="708" w:footer="708" w:gutter="0"/>
          <w:pgNumType w:start="17"/>
          <w:cols w:space="708"/>
          <w:docGrid w:linePitch="360"/>
        </w:sectPr>
      </w:pPr>
      <w:r w:rsidRPr="00AB3BAA">
        <w:rPr>
          <w:rFonts w:cstheme="majorBidi"/>
          <w:szCs w:val="24"/>
          <w:lang w:val="id-ID"/>
        </w:rPr>
        <w:t>John Mc Manama menyatakan bahwa sistem ialah sebuah struktur konseptual yang tersusun dari suatu fungsi-fungsi yang saling berhubungan yang</w:t>
      </w:r>
      <w:r w:rsidR="007C0881">
        <w:rPr>
          <w:rFonts w:cstheme="majorBidi"/>
          <w:szCs w:val="24"/>
          <w:lang w:val="id-ID"/>
        </w:rPr>
        <w:t xml:space="preserve"> </w:t>
      </w:r>
    </w:p>
    <w:p w14:paraId="32CB6E4F" w14:textId="4902111E"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3"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70C6AA25" w14:textId="37F49C01" w:rsidR="00B16940" w:rsidRDefault="00B16940" w:rsidP="002E618E">
      <w:pPr>
        <w:pStyle w:val="ListParagraph"/>
        <w:spacing w:before="0" w:after="0" w:line="480" w:lineRule="auto"/>
        <w:ind w:left="426" w:firstLine="283"/>
        <w:rPr>
          <w:rFonts w:cstheme="majorBidi"/>
          <w:szCs w:val="24"/>
          <w:lang w:val="en-US"/>
        </w:rPr>
        <w:sectPr w:rsidR="00B16940" w:rsidSect="007C0881">
          <w:headerReference w:type="default" r:id="rId49"/>
          <w:footerReference w:type="default" r:id="rId50"/>
          <w:pgSz w:w="11906" w:h="16838" w:code="9"/>
          <w:pgMar w:top="2268" w:right="1701" w:bottom="1701" w:left="2268" w:header="708" w:footer="708" w:gutter="0"/>
          <w:pgNumType w:start="18"/>
          <w:cols w:space="708"/>
          <w:docGrid w:linePitch="360"/>
        </w:sectPr>
      </w:pP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lastRenderedPageBreak/>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ini biasanya berjangka waktu antara tiga bulan sampai dua tahun. Prediksi ini biasanya diangkat dari prediksi jangka panjang atau dari jangka 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 xml:space="preserve">Merupakan suatu proyeksi permintaan pada produk atau layanan perusahaan. Proyeksi permintaan suatu produk atau layanan suatu perusahaan, peramalan ini juga bisa disebut dengan suatu peramalan penjualan yang menjadi </w:t>
      </w:r>
      <w:r w:rsidRPr="004D7E0D">
        <w:rPr>
          <w:rFonts w:cstheme="majorBidi"/>
          <w:szCs w:val="24"/>
          <w:lang w:val="id-ID"/>
        </w:rPr>
        <w:lastRenderedPageBreak/>
        <w:t>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3"/>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w:t>
      </w:r>
      <w:r w:rsidRPr="005B228D">
        <w:rPr>
          <w:rFonts w:cstheme="majorBidi"/>
          <w:szCs w:val="24"/>
          <w:lang w:val="id-ID"/>
        </w:rPr>
        <w:lastRenderedPageBreak/>
        <w:t>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365874A9"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260E7AB5"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Y</w:t>
      </w:r>
      <w:r w:rsidR="00AB3BAA" w:rsidRPr="008566B9">
        <w:rPr>
          <w:rFonts w:cstheme="majorBidi"/>
          <w:szCs w:val="24"/>
          <w:lang w:val="id-ID"/>
        </w:rPr>
        <w:t xml:space="preserve"> adalah </w:t>
      </w:r>
      <w:r w:rsidRPr="00D435C3">
        <w:rPr>
          <w:rFonts w:cstheme="majorBidi"/>
          <w:szCs w:val="24"/>
          <w:lang w:val="id-ID"/>
        </w:rPr>
        <w:t>kuantiti penjualan</w:t>
      </w:r>
      <w:r>
        <w:rPr>
          <w:rFonts w:cstheme="majorBidi"/>
          <w:szCs w:val="24"/>
          <w:lang w:val="id-ID"/>
        </w:rPr>
        <w:t>.</w:t>
      </w:r>
    </w:p>
    <w:p w14:paraId="122B422B" w14:textId="7977584B"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n atau bulan penjuala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69EC8C7C" w:rsidR="009D5FE7" w:rsidRPr="009D5FE7" w:rsidRDefault="00C648ED" w:rsidP="009D5FE7">
      <w:pPr>
        <w:spacing w:before="0" w:after="0" w:line="480" w:lineRule="auto"/>
        <w:rPr>
          <w:rFonts w:cstheme="majorBidi"/>
          <w:szCs w:val="24"/>
          <w:lang w:val="id-ID"/>
        </w:rPr>
      </w:pPr>
      <w:r>
        <w:rPr>
          <w:rFonts w:cstheme="majorBidi"/>
          <w:i/>
          <w:iCs/>
          <w:noProof/>
          <w:szCs w:val="24"/>
          <w:lang w:val="id-ID"/>
        </w:rPr>
        <w:lastRenderedPageBreak/>
        <w:pict w14:anchorId="482620A0">
          <v:rect id="_x0000_s2103" style="position:absolute;left:0;text-align:left;margin-left:141.25pt;margin-top:49.95pt;width:114pt;height:28.65pt;z-index:-251660800" strokeweight="1.5pt"/>
        </w:pict>
      </w:r>
      <w:r w:rsidR="009D5FE7" w:rsidRPr="009D5FE7">
        <w:rPr>
          <w:rFonts w:cstheme="majorBidi"/>
          <w:i/>
          <w:iCs/>
          <w:szCs w:val="24"/>
          <w:lang w:val="id-ID"/>
        </w:rPr>
        <w:t>Mean Absolute Error</w:t>
      </w:r>
      <w:r w:rsidR="009D5FE7" w:rsidRPr="009D5FE7">
        <w:rPr>
          <w:rFonts w:cstheme="majorBidi"/>
          <w:szCs w:val="24"/>
          <w:lang w:val="id-ID"/>
        </w:rPr>
        <w:t xml:space="preserve"> (MAE) adalah rata-rata nilai absolute error dari kesalahan meramal, MAE dihitung dengan persamaan:</w:t>
      </w:r>
    </w:p>
    <w:p w14:paraId="41990115" w14:textId="5D96DCC3" w:rsidR="009D5FE7" w:rsidRPr="008D325B" w:rsidRDefault="009D5FE7" w:rsidP="00DE1A3F">
      <w:pPr>
        <w:spacing w:before="0" w:after="0" w:line="480" w:lineRule="auto"/>
        <w:ind w:firstLine="0"/>
        <w:jc w:val="center"/>
        <w:rPr>
          <w:rFonts w:ascii="Cambria Math" w:hAnsi="Cambria Math" w:cs="Cambria Math"/>
          <w:szCs w:val="24"/>
          <w:lang w:val="id-ID"/>
        </w:rPr>
      </w:pPr>
      <w:r w:rsidRPr="008D325B">
        <w:rPr>
          <w:rFonts w:ascii="Cambria Math" w:hAnsi="Cambria Math" w:cs="Cambria Math"/>
          <w:szCs w:val="24"/>
          <w:lang w:val="id-ID"/>
        </w:rPr>
        <w:t>𝑀𝐴𝐸</w:t>
      </w:r>
      <w:r w:rsidRPr="008D325B">
        <w:rPr>
          <w:rFonts w:cstheme="majorBidi"/>
          <w:szCs w:val="24"/>
          <w:lang w:val="id-ID"/>
        </w:rPr>
        <w:t xml:space="preserve"> = ∑|</w:t>
      </w:r>
      <w:r w:rsidRPr="008D325B">
        <w:rPr>
          <w:rFonts w:ascii="Cambria Math" w:hAnsi="Cambria Math" w:cs="Cambria Math"/>
          <w:szCs w:val="24"/>
          <w:lang w:val="id-ID"/>
        </w:rPr>
        <w:t>𝑋𝑡</w:t>
      </w:r>
      <w:r w:rsidRPr="008D325B">
        <w:rPr>
          <w:rFonts w:cstheme="majorBidi"/>
          <w:szCs w:val="24"/>
          <w:lang w:val="id-ID"/>
        </w:rPr>
        <w:t>−</w:t>
      </w:r>
      <w:r w:rsidRPr="008D325B">
        <w:rPr>
          <w:rFonts w:ascii="Cambria Math" w:hAnsi="Cambria Math" w:cs="Cambria Math"/>
          <w:szCs w:val="24"/>
          <w:lang w:val="id-ID"/>
        </w:rPr>
        <w:t>𝐹𝑡</w:t>
      </w:r>
      <w:r w:rsidRPr="008D325B">
        <w:rPr>
          <w:rFonts w:cstheme="majorBidi"/>
          <w:szCs w:val="24"/>
          <w:lang w:val="id-ID"/>
        </w:rPr>
        <w:t xml:space="preserve"> | </w:t>
      </w:r>
      <w:r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C648ED"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31104"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039ADD95"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 xml:space="preserve">) 2 </w:t>
      </w:r>
      <w:r w:rsidRPr="00DE1A3F">
        <w:rPr>
          <w:rFonts w:ascii="Cambria Math" w:hAnsi="Cambria Math" w:cs="Cambria Math"/>
          <w:szCs w:val="24"/>
          <w:lang w:val="id-ID"/>
        </w:rPr>
        <w:t>𝑛</w:t>
      </w:r>
    </w:p>
    <w:p w14:paraId="6733491C" w14:textId="636688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w:t>
      </w:r>
      <w:r w:rsidRPr="0034776C">
        <w:rPr>
          <w:rFonts w:cstheme="majorBidi"/>
          <w:szCs w:val="24"/>
          <w:lang w:val="id-ID"/>
        </w:rPr>
        <w:lastRenderedPageBreak/>
        <w:t xml:space="preserve">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4" w:name="_Toc98667389"/>
      <w:r w:rsidRPr="009B4488">
        <w:rPr>
          <w:rFonts w:ascii="Times New Roman" w:hAnsi="Times New Roman" w:cs="Times New Roman"/>
          <w:b/>
          <w:bCs/>
          <w:i/>
          <w:iCs/>
          <w:color w:val="auto"/>
          <w:sz w:val="24"/>
          <w:szCs w:val="24"/>
          <w:lang w:val="id-ID"/>
        </w:rPr>
        <w:lastRenderedPageBreak/>
        <w:t>Database</w:t>
      </w:r>
      <w:bookmarkEnd w:id="24"/>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5"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rsidP="00B16940">
      <w:pPr>
        <w:pStyle w:val="ListParagraph"/>
        <w:numPr>
          <w:ilvl w:val="0"/>
          <w:numId w:val="3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1659331" w14:textId="25715089" w:rsidR="00EA3BB1" w:rsidRPr="00352832" w:rsidRDefault="00C648ED"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73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26" w:name="_Hlk65693628"/>
                        <w:bookmarkEnd w:id="26"/>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C648ED"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C648ED"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826AC9C" w14:textId="7FAFF9FF" w:rsidR="00EA3BB1" w:rsidRPr="00352832" w:rsidRDefault="00C648ED"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76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9B3EF2A" w14:textId="74774CC4" w:rsidR="00EA3BB1" w:rsidRPr="00352832" w:rsidRDefault="00C648ED"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217BA625" w14:textId="675C1825" w:rsidR="00EA3BB1" w:rsidRPr="00352832" w:rsidRDefault="00C648ED"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78208;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7A592CD8" w14:textId="676172D0" w:rsidR="00EA3BB1" w:rsidRPr="00352832" w:rsidRDefault="00C648ED"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489E9C5" w14:textId="6A14A4D7" w:rsidR="00EA3BB1" w:rsidRPr="00352832" w:rsidRDefault="00C648ED"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80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rsidP="00B16940">
      <w:pPr>
        <w:pStyle w:val="ListParagraph"/>
        <w:numPr>
          <w:ilvl w:val="0"/>
          <w:numId w:val="3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Keterangan</w:t>
            </w:r>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tcPr>
          <w:p w14:paraId="36F2CDEB" w14:textId="345B8556" w:rsidR="00643098" w:rsidRPr="00352832" w:rsidRDefault="00643098"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Proses yang mengubah data</w:t>
            </w:r>
          </w:p>
          <w:p w14:paraId="216E33F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ri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643098"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Sumber &amp; Tujuan</w:t>
            </w:r>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Karyawan &amp; organisasi</w:t>
            </w:r>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yang mengirim data ke dan</w:t>
            </w:r>
          </w:p>
          <w:p w14:paraId="301222DB"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menerima data dari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643098"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 yang masuk ke</w:t>
            </w:r>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dalam dan keluar dari</w:t>
            </w:r>
          </w:p>
          <w:p w14:paraId="47D03764"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sebuah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tcPr>
          <w:p w14:paraId="3B48DCAE" w14:textId="2541BE3F" w:rsidR="00643098" w:rsidRPr="00352832" w:rsidRDefault="00643098"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91520;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90496;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Penyimpanan</w:t>
            </w:r>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Penyimpanan data dalam sebuah database</w:t>
            </w:r>
          </w:p>
        </w:tc>
      </w:tr>
    </w:tbl>
    <w:p w14:paraId="5E45F967" w14:textId="77777777" w:rsidR="002F38DA" w:rsidRDefault="005858F7" w:rsidP="005858F7">
      <w:pPr>
        <w:ind w:firstLine="0"/>
        <w:rPr>
          <w:lang w:val="id-ID"/>
        </w:rPr>
        <w:sectPr w:rsidR="002F38DA" w:rsidSect="006035F5">
          <w:headerReference w:type="default" r:id="rId51"/>
          <w:footerReference w:type="default" r:id="rId52"/>
          <w:pgSz w:w="11906" w:h="16838" w:code="9"/>
          <w:pgMar w:top="2268" w:right="1701" w:bottom="1701" w:left="2268" w:header="708" w:footer="708" w:gutter="0"/>
          <w:pgNumType w:start="20"/>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5"/>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27" w:name="_Toc92038105"/>
      <w:bookmarkStart w:id="28" w:name="_Toc93592924"/>
      <w:bookmarkStart w:id="29" w:name="_Toc94716538"/>
      <w:bookmarkStart w:id="30" w:name="_Toc97564456"/>
      <w:bookmarkStart w:id="31" w:name="_Toc98667391"/>
      <w:r w:rsidRPr="008566B9">
        <w:rPr>
          <w:rFonts w:ascii="Times New Roman" w:hAnsi="Times New Roman"/>
          <w:b/>
          <w:color w:val="auto"/>
          <w:sz w:val="24"/>
          <w:lang w:val="id-ID"/>
        </w:rPr>
        <w:t>METODOLOGI PENELITIAN</w:t>
      </w:r>
      <w:bookmarkEnd w:id="27"/>
      <w:bookmarkEnd w:id="28"/>
      <w:bookmarkEnd w:id="29"/>
      <w:bookmarkEnd w:id="30"/>
      <w:bookmarkEnd w:id="31"/>
    </w:p>
    <w:p w14:paraId="57A89B17" w14:textId="6D9917C1"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2"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2"/>
    </w:p>
    <w:p w14:paraId="79785F57" w14:textId="5ACB2D8F" w:rsidR="000D6C9A" w:rsidRPr="008566B9" w:rsidRDefault="00D67B20" w:rsidP="000D6C9A">
      <w:pPr>
        <w:spacing w:after="0" w:line="480" w:lineRule="auto"/>
        <w:rPr>
          <w:rFonts w:cstheme="majorBidi"/>
          <w:szCs w:val="24"/>
          <w:lang w:val="id-ID"/>
        </w:rPr>
      </w:pPr>
      <w:bookmarkStart w:id="33"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4" w:name="_Toc98667393"/>
      <w:bookmarkEnd w:id="33"/>
      <w:r w:rsidRPr="008566B9">
        <w:rPr>
          <w:rFonts w:ascii="Times New Roman" w:hAnsi="Times New Roman"/>
          <w:b/>
          <w:color w:val="auto"/>
          <w:sz w:val="24"/>
          <w:lang w:val="id-ID"/>
        </w:rPr>
        <w:t>Pendekatan Penelitian</w:t>
      </w:r>
      <w:bookmarkEnd w:id="34"/>
    </w:p>
    <w:p w14:paraId="5D378AE9" w14:textId="77777777" w:rsidR="00DC6C9B" w:rsidRDefault="00921F09" w:rsidP="00921F09">
      <w:pPr>
        <w:spacing w:line="480" w:lineRule="auto"/>
        <w:rPr>
          <w:lang w:val="id-ID"/>
        </w:rPr>
      </w:pPr>
      <w:bookmarkStart w:id="35"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DC6C9B">
          <w:headerReference w:type="default" r:id="rId53"/>
          <w:footerReference w:type="default" r:id="rId54"/>
          <w:pgSz w:w="11906" w:h="16838" w:code="9"/>
          <w:pgMar w:top="2268" w:right="1701" w:bottom="1701" w:left="2268" w:header="708" w:footer="708" w:gutter="0"/>
          <w:pgNumType w:start="28"/>
          <w:cols w:space="708"/>
          <w:docGrid w:linePitch="360"/>
        </w:sectPr>
      </w:pPr>
    </w:p>
    <w:p w14:paraId="1AE65EE6" w14:textId="77777777" w:rsidR="00C11D0C" w:rsidRPr="008566B9" w:rsidRDefault="00C11D0C" w:rsidP="00220AEB">
      <w:pPr>
        <w:pStyle w:val="Heading2"/>
        <w:numPr>
          <w:ilvl w:val="0"/>
          <w:numId w:val="12"/>
        </w:numPr>
        <w:ind w:left="426"/>
        <w:rPr>
          <w:rFonts w:ascii="Times New Roman" w:hAnsi="Times New Roman"/>
          <w:b/>
          <w:color w:val="auto"/>
          <w:sz w:val="24"/>
          <w:lang w:val="id-ID"/>
        </w:rPr>
      </w:pPr>
      <w:bookmarkStart w:id="36" w:name="_Toc98667394"/>
      <w:bookmarkEnd w:id="35"/>
      <w:r w:rsidRPr="008566B9">
        <w:rPr>
          <w:rFonts w:ascii="Times New Roman" w:hAnsi="Times New Roman"/>
          <w:b/>
          <w:color w:val="auto"/>
          <w:sz w:val="24"/>
          <w:lang w:val="id-ID"/>
        </w:rPr>
        <w:lastRenderedPageBreak/>
        <w:t>Sumber Data</w:t>
      </w:r>
      <w:bookmarkEnd w:id="36"/>
    </w:p>
    <w:p w14:paraId="6648965D" w14:textId="77777777" w:rsidR="004B0221" w:rsidRDefault="00C11D0C" w:rsidP="004B0221">
      <w:pPr>
        <w:spacing w:after="0" w:line="480" w:lineRule="auto"/>
        <w:rPr>
          <w:rFonts w:cstheme="majorBidi"/>
          <w:szCs w:val="24"/>
          <w:lang w:val="id-ID"/>
        </w:rPr>
      </w:pPr>
      <w:bookmarkStart w:id="37" w:name="_Hlk86950227"/>
      <w:bookmarkStart w:id="38" w:name="_Hlk97569342"/>
      <w:r w:rsidRPr="008566B9">
        <w:rPr>
          <w:rFonts w:cstheme="majorBidi"/>
          <w:szCs w:val="24"/>
          <w:lang w:val="id-ID"/>
        </w:rPr>
        <w:t>Adapun sumber data yang di</w:t>
      </w:r>
      <w:bookmarkEnd w:id="37"/>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38"/>
    </w:p>
    <w:p w14:paraId="11AAC6C6" w14:textId="4E62B2CE" w:rsidR="00EC7465" w:rsidRPr="008566B9" w:rsidRDefault="004B1689" w:rsidP="00220AEB">
      <w:pPr>
        <w:pStyle w:val="ListParagraph"/>
        <w:numPr>
          <w:ilvl w:val="0"/>
          <w:numId w:val="31"/>
        </w:numPr>
        <w:spacing w:before="0" w:after="0" w:line="480" w:lineRule="auto"/>
        <w:ind w:left="709"/>
        <w:rPr>
          <w:rFonts w:cstheme="majorBidi"/>
          <w:szCs w:val="24"/>
          <w:lang w:val="id-ID"/>
        </w:rPr>
      </w:pPr>
      <w:bookmarkStart w:id="39" w:name="_Hlk97569522"/>
      <w:r w:rsidRPr="008566B9">
        <w:rPr>
          <w:rFonts w:cstheme="majorBidi"/>
          <w:b/>
          <w:bCs/>
          <w:szCs w:val="24"/>
          <w:lang w:val="id-ID"/>
        </w:rPr>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rsidP="00220AEB">
      <w:pPr>
        <w:pStyle w:val="ListParagraph"/>
        <w:numPr>
          <w:ilvl w:val="0"/>
          <w:numId w:val="31"/>
        </w:numPr>
        <w:spacing w:line="480" w:lineRule="auto"/>
        <w:ind w:left="709"/>
        <w:rPr>
          <w:rFonts w:cstheme="majorBidi"/>
          <w:szCs w:val="24"/>
          <w:lang w:val="id-ID"/>
        </w:rPr>
      </w:pPr>
      <w:bookmarkStart w:id="40" w:name="_Hlk97569596"/>
      <w:bookmarkEnd w:id="39"/>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1" w:name="_Toc98667395"/>
      <w:bookmarkStart w:id="42" w:name="_Hlk97569738"/>
      <w:bookmarkEnd w:id="40"/>
      <w:r w:rsidRPr="008566B9">
        <w:rPr>
          <w:rFonts w:ascii="Times New Roman" w:hAnsi="Times New Roman"/>
          <w:b/>
          <w:color w:val="auto"/>
          <w:sz w:val="24"/>
          <w:lang w:val="id-ID"/>
        </w:rPr>
        <w:t>Metode Pengumpulan Data</w:t>
      </w:r>
      <w:bookmarkEnd w:id="41"/>
    </w:p>
    <w:bookmarkEnd w:id="42"/>
    <w:p w14:paraId="73D2FE4D" w14:textId="69BE961D" w:rsidR="00C672F2" w:rsidRPr="008566B9" w:rsidRDefault="00172C24" w:rsidP="00220AEB">
      <w:pPr>
        <w:pStyle w:val="ListParagraph"/>
        <w:numPr>
          <w:ilvl w:val="1"/>
          <w:numId w:val="12"/>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3"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3"/>
    <w:p w14:paraId="4D253D10" w14:textId="28489A5C" w:rsidR="00C672F2" w:rsidRPr="008566B9" w:rsidRDefault="00C672F2" w:rsidP="00220AEB">
      <w:pPr>
        <w:pStyle w:val="ListParagraph"/>
        <w:numPr>
          <w:ilvl w:val="0"/>
          <w:numId w:val="13"/>
        </w:numPr>
        <w:spacing w:before="0" w:after="160" w:line="480" w:lineRule="auto"/>
        <w:ind w:left="720" w:hanging="270"/>
        <w:rPr>
          <w:b/>
          <w:bCs/>
          <w:lang w:val="id-ID"/>
        </w:rPr>
      </w:pPr>
      <w:r w:rsidRPr="008566B9">
        <w:rPr>
          <w:b/>
          <w:bCs/>
          <w:lang w:val="id-ID"/>
        </w:rPr>
        <w:lastRenderedPageBreak/>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4"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4"/>
    <w:p w14:paraId="47A5BC6A" w14:textId="16759D31" w:rsidR="00C672F2" w:rsidRPr="008566B9" w:rsidRDefault="00340446" w:rsidP="00220AEB">
      <w:pPr>
        <w:pStyle w:val="ListParagraph"/>
        <w:numPr>
          <w:ilvl w:val="0"/>
          <w:numId w:val="13"/>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45"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6" w:name="_Toc98667396"/>
      <w:bookmarkEnd w:id="45"/>
      <w:r w:rsidRPr="008566B9">
        <w:rPr>
          <w:rFonts w:ascii="Times New Roman" w:hAnsi="Times New Roman"/>
          <w:b/>
          <w:color w:val="auto"/>
          <w:sz w:val="24"/>
          <w:lang w:val="id-ID"/>
        </w:rPr>
        <w:t>Instrumen Penelitian</w:t>
      </w:r>
      <w:bookmarkEnd w:id="46"/>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rsidP="00220AEB">
      <w:pPr>
        <w:pStyle w:val="ListParagraph"/>
        <w:numPr>
          <w:ilvl w:val="0"/>
          <w:numId w:val="14"/>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rsidP="00220AEB">
      <w:pPr>
        <w:pStyle w:val="ListParagraph"/>
        <w:numPr>
          <w:ilvl w:val="1"/>
          <w:numId w:val="15"/>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rsidP="00102FEE">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rsidP="00220AEB">
      <w:pPr>
        <w:pStyle w:val="ListParagraph"/>
        <w:numPr>
          <w:ilvl w:val="0"/>
          <w:numId w:val="15"/>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rsidP="00220AEB">
      <w:pPr>
        <w:pStyle w:val="Heading2"/>
        <w:numPr>
          <w:ilvl w:val="0"/>
          <w:numId w:val="12"/>
        </w:numPr>
        <w:spacing w:line="480" w:lineRule="auto"/>
        <w:ind w:left="426" w:hanging="426"/>
        <w:rPr>
          <w:rFonts w:ascii="Times New Roman" w:hAnsi="Times New Roman"/>
          <w:b/>
          <w:color w:val="auto"/>
          <w:sz w:val="24"/>
          <w:lang w:val="id-ID"/>
        </w:rPr>
      </w:pPr>
      <w:bookmarkStart w:id="47"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47"/>
    </w:p>
    <w:p w14:paraId="02163A1C" w14:textId="77777777" w:rsidR="00DF1FC0" w:rsidRPr="008566B9" w:rsidRDefault="00DF1FC0" w:rsidP="00220AEB">
      <w:pPr>
        <w:pStyle w:val="ListParagraph"/>
        <w:numPr>
          <w:ilvl w:val="2"/>
          <w:numId w:val="15"/>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rsidP="00220AEB">
      <w:pPr>
        <w:pStyle w:val="ListParagraph"/>
        <w:numPr>
          <w:ilvl w:val="0"/>
          <w:numId w:val="16"/>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rsidP="00663A3E">
      <w:pPr>
        <w:pStyle w:val="ListParagraph"/>
        <w:numPr>
          <w:ilvl w:val="0"/>
          <w:numId w:val="16"/>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rsidP="00220AEB">
      <w:pPr>
        <w:pStyle w:val="ListParagraph"/>
        <w:numPr>
          <w:ilvl w:val="2"/>
          <w:numId w:val="15"/>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rsidP="00220AEB">
      <w:pPr>
        <w:pStyle w:val="Heading2"/>
        <w:numPr>
          <w:ilvl w:val="0"/>
          <w:numId w:val="12"/>
        </w:numPr>
        <w:spacing w:before="0" w:after="120"/>
        <w:ind w:left="0" w:firstLine="0"/>
        <w:rPr>
          <w:rFonts w:ascii="Times New Roman" w:hAnsi="Times New Roman"/>
          <w:b/>
          <w:color w:val="auto"/>
          <w:sz w:val="24"/>
          <w:lang w:val="id-ID"/>
        </w:rPr>
      </w:pPr>
      <w:bookmarkStart w:id="48" w:name="_Toc98667398"/>
      <w:r w:rsidRPr="008566B9">
        <w:rPr>
          <w:rFonts w:ascii="Times New Roman" w:hAnsi="Times New Roman"/>
          <w:b/>
          <w:color w:val="auto"/>
          <w:sz w:val="24"/>
          <w:lang w:val="id-ID"/>
        </w:rPr>
        <w:t>Metode Pengembangan Sistem</w:t>
      </w:r>
      <w:bookmarkEnd w:id="48"/>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70E86017">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5"/>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rsidP="005D798D">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rsidP="004A68C8">
      <w:pPr>
        <w:pStyle w:val="ListParagraph"/>
        <w:numPr>
          <w:ilvl w:val="0"/>
          <w:numId w:val="17"/>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rsidP="00CE2B1C">
      <w:pPr>
        <w:pStyle w:val="ListParagraph"/>
        <w:numPr>
          <w:ilvl w:val="0"/>
          <w:numId w:val="17"/>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70FA9D21" w:rsidR="00EF16EE" w:rsidRPr="008566B9" w:rsidRDefault="00EF16EE" w:rsidP="00220AEB">
      <w:pPr>
        <w:pStyle w:val="Heading2"/>
        <w:numPr>
          <w:ilvl w:val="0"/>
          <w:numId w:val="12"/>
        </w:numPr>
        <w:spacing w:before="0" w:after="120"/>
        <w:ind w:left="0" w:firstLine="0"/>
        <w:rPr>
          <w:rFonts w:ascii="Times New Roman" w:hAnsi="Times New Roman"/>
          <w:b/>
          <w:color w:val="auto"/>
          <w:sz w:val="24"/>
          <w:lang w:val="id-ID"/>
        </w:rPr>
      </w:pPr>
      <w:bookmarkStart w:id="49" w:name="_Toc98667399"/>
      <w:r w:rsidRPr="008566B9">
        <w:rPr>
          <w:rFonts w:ascii="Times New Roman" w:hAnsi="Times New Roman"/>
          <w:b/>
          <w:color w:val="auto"/>
          <w:sz w:val="24"/>
          <w:lang w:val="id-ID"/>
        </w:rPr>
        <w:t>Teknik Pengujian Kelayakan Sistem</w:t>
      </w:r>
      <w:bookmarkEnd w:id="49"/>
    </w:p>
    <w:p w14:paraId="569892E2" w14:textId="0769702A" w:rsidR="00EF16EE" w:rsidRPr="008566B9" w:rsidRDefault="00EF16EE" w:rsidP="00B767D2">
      <w:pPr>
        <w:spacing w:after="0" w:line="480" w:lineRule="auto"/>
        <w:rPr>
          <w:b/>
          <w:bCs/>
          <w:lang w:val="id-ID"/>
        </w:rPr>
      </w:pPr>
      <w:bookmarkStart w:id="50"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6D4D5726" w14:textId="77777777" w:rsidR="00E05B38"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4B0221">
          <w:headerReference w:type="default" r:id="rId56"/>
          <w:footerReference w:type="default" r:id="rId57"/>
          <w:pgSz w:w="11906" w:h="16838" w:code="9"/>
          <w:pgMar w:top="2268" w:right="1701" w:bottom="1701" w:left="2268" w:header="708" w:footer="708" w:gutter="0"/>
          <w:pgNumType w:start="29"/>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1" w:name="_Toc98667400"/>
      <w:r w:rsidRPr="008566B9">
        <w:rPr>
          <w:rFonts w:ascii="Times New Roman" w:hAnsi="Times New Roman" w:cs="Times New Roman"/>
          <w:b/>
          <w:bCs/>
          <w:color w:val="auto"/>
          <w:sz w:val="24"/>
          <w:szCs w:val="24"/>
          <w:lang w:val="id-ID"/>
        </w:rPr>
        <w:lastRenderedPageBreak/>
        <w:t>BAB IV</w:t>
      </w:r>
      <w:bookmarkEnd w:id="51"/>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2" w:name="_Toc92038115"/>
      <w:bookmarkStart w:id="53" w:name="_Toc93592934"/>
      <w:bookmarkStart w:id="54" w:name="_Toc94716548"/>
      <w:bookmarkStart w:id="55" w:name="_Toc97564466"/>
      <w:bookmarkStart w:id="56"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2"/>
      <w:bookmarkEnd w:id="53"/>
      <w:bookmarkEnd w:id="54"/>
      <w:bookmarkEnd w:id="55"/>
      <w:bookmarkEnd w:id="56"/>
    </w:p>
    <w:p w14:paraId="11DE37E4" w14:textId="311480B2" w:rsidR="000D45B6" w:rsidRPr="008566B9" w:rsidRDefault="000D45B6" w:rsidP="00220AEB">
      <w:pPr>
        <w:pStyle w:val="Heading2"/>
        <w:numPr>
          <w:ilvl w:val="0"/>
          <w:numId w:val="18"/>
        </w:numPr>
        <w:ind w:left="426"/>
        <w:rPr>
          <w:rFonts w:ascii="Times New Roman" w:hAnsi="Times New Roman"/>
          <w:b/>
          <w:color w:val="auto"/>
          <w:sz w:val="24"/>
          <w:lang w:val="id-ID"/>
        </w:rPr>
      </w:pPr>
      <w:bookmarkStart w:id="57"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57"/>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0"/>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DBB49DE">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6035F5">
          <w:headerReference w:type="default" r:id="rId59"/>
          <w:footerReference w:type="default" r:id="rId60"/>
          <w:pgSz w:w="11906" w:h="16838" w:code="9"/>
          <w:pgMar w:top="2268" w:right="1701" w:bottom="1701" w:left="2268" w:header="708" w:footer="708" w:gutter="0"/>
          <w:pgNumType w:start="27"/>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3B3836">
      <w:pPr>
        <w:pStyle w:val="ListParagraph"/>
        <w:spacing w:after="0" w:line="480" w:lineRule="auto"/>
        <w:ind w:left="0" w:firstLine="72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4B9074B6" w14:textId="5A60DDC9" w:rsidR="003B3836" w:rsidRPr="008566B9" w:rsidRDefault="003B3836" w:rsidP="00220AEB">
      <w:pPr>
        <w:pStyle w:val="Heading2"/>
        <w:numPr>
          <w:ilvl w:val="0"/>
          <w:numId w:val="18"/>
        </w:numPr>
        <w:ind w:left="426"/>
        <w:rPr>
          <w:rFonts w:ascii="Times New Roman" w:hAnsi="Times New Roman"/>
          <w:b/>
          <w:color w:val="auto"/>
          <w:sz w:val="24"/>
          <w:lang w:val="id-ID"/>
        </w:rPr>
      </w:pPr>
      <w:bookmarkStart w:id="58" w:name="_Toc98667403"/>
      <w:r w:rsidRPr="008566B9">
        <w:rPr>
          <w:rFonts w:ascii="Times New Roman" w:hAnsi="Times New Roman"/>
          <w:b/>
          <w:color w:val="auto"/>
          <w:sz w:val="24"/>
          <w:lang w:val="id-ID"/>
        </w:rPr>
        <w:t>Analisis Sistem yang diusulkan</w:t>
      </w:r>
      <w:bookmarkEnd w:id="58"/>
    </w:p>
    <w:p w14:paraId="35204A91" w14:textId="77777777" w:rsidR="00ED4641" w:rsidRPr="008566B9" w:rsidRDefault="00ED4641" w:rsidP="00220AEB">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39F8F68A" w14:textId="0FD7BFF4" w:rsidR="00ED4641" w:rsidRPr="008566B9" w:rsidRDefault="00ED4641" w:rsidP="0073691F">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sidR="00265B66">
        <w:rPr>
          <w:rFonts w:eastAsia="Times New Roman"/>
          <w:szCs w:val="24"/>
          <w:lang w:val="id-ID"/>
        </w:rPr>
        <w:t xml:space="preserve"> yang terjadi pada minimarket Macca Mart</w:t>
      </w:r>
      <w:r w:rsidR="003B21F6">
        <w:rPr>
          <w:rFonts w:eastAsia="Times New Roman"/>
          <w:szCs w:val="24"/>
          <w:lang w:val="id-ID"/>
        </w:rPr>
        <w:t xml:space="preserve">, dimana sulitnya </w:t>
      </w:r>
      <w:r w:rsidR="00974DEE">
        <w:rPr>
          <w:rFonts w:eastAsia="Times New Roman"/>
          <w:szCs w:val="24"/>
          <w:lang w:val="id-ID"/>
        </w:rPr>
        <w:t>mengatur stok persediaan barang yang dapat mengakibatkan kekurangan maupun penumpukan stok barang di gudang</w:t>
      </w:r>
      <w:r w:rsidR="000C4A12">
        <w:rPr>
          <w:rFonts w:eastAsia="Times New Roman"/>
          <w:szCs w:val="24"/>
          <w:lang w:val="id-ID"/>
        </w:rPr>
        <w:t>, serta sulitnya memperkirakan waktu yang tepat untuk melakukan pengadaan stok barang</w:t>
      </w:r>
      <w:r w:rsidR="00974DEE">
        <w:rPr>
          <w:rFonts w:eastAsia="Times New Roman"/>
          <w:szCs w:val="24"/>
          <w:lang w:val="id-ID"/>
        </w:rPr>
        <w:t xml:space="preserve">. </w:t>
      </w:r>
      <w:r w:rsidR="000C4A12">
        <w:rPr>
          <w:rFonts w:eastAsia="Times New Roman"/>
          <w:szCs w:val="24"/>
          <w:lang w:val="id-ID"/>
        </w:rPr>
        <w:t>Hal ini tentu dapat mempengaruhi proses operasional tokoh dan mengakibatkan kerugian bagi toko.</w:t>
      </w:r>
      <w:r w:rsidRPr="008566B9">
        <w:rPr>
          <w:rFonts w:eastAsia="Times New Roman"/>
          <w:szCs w:val="24"/>
          <w:lang w:val="id-ID"/>
        </w:rPr>
        <w:t xml:space="preserve"> </w:t>
      </w:r>
    </w:p>
    <w:p w14:paraId="0D79BD1C" w14:textId="77777777" w:rsidR="00ED4641" w:rsidRPr="008566B9" w:rsidRDefault="00ED4641" w:rsidP="00220AEB">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5F05F00A" w14:textId="62EBBF77" w:rsidR="00ED4641" w:rsidRDefault="00ED4641" w:rsidP="0073691F">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w:t>
      </w:r>
      <w:r w:rsidR="00BE03B8" w:rsidRPr="008566B9">
        <w:rPr>
          <w:szCs w:val="24"/>
          <w:lang w:val="id-ID"/>
        </w:rPr>
        <w:t>dan</w:t>
      </w:r>
      <w:r w:rsidRPr="008566B9">
        <w:rPr>
          <w:szCs w:val="24"/>
          <w:lang w:val="id-ID"/>
        </w:rPr>
        <w:t>g berjalan semua kebutuhan-kebutuhan sistem telah dipertimbangkan dalam desain sistem, meliputi sebagai berikut ini:</w:t>
      </w:r>
    </w:p>
    <w:p w14:paraId="091D318B" w14:textId="77777777" w:rsidR="000C4A12" w:rsidRPr="008566B9" w:rsidRDefault="000C4A12" w:rsidP="0073691F">
      <w:pPr>
        <w:pStyle w:val="ListParagraph"/>
        <w:pBdr>
          <w:top w:val="nil"/>
          <w:left w:val="nil"/>
          <w:bottom w:val="nil"/>
          <w:right w:val="nil"/>
          <w:between w:val="nil"/>
        </w:pBdr>
        <w:spacing w:after="0" w:line="480" w:lineRule="auto"/>
        <w:ind w:left="0" w:firstLine="720"/>
        <w:rPr>
          <w:szCs w:val="24"/>
          <w:lang w:val="id-ID"/>
        </w:rPr>
      </w:pPr>
    </w:p>
    <w:p w14:paraId="221ABC6F" w14:textId="41861D25" w:rsidR="00ED4641" w:rsidRPr="008566B9" w:rsidRDefault="00ED4641" w:rsidP="00220AEB">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 xml:space="preserve">Kebutuhan </w:t>
      </w:r>
      <w:r w:rsidR="00302713" w:rsidRPr="008566B9">
        <w:rPr>
          <w:rFonts w:eastAsia="Times New Roman"/>
          <w:color w:val="000000"/>
          <w:szCs w:val="24"/>
          <w:lang w:val="id-ID"/>
        </w:rPr>
        <w:t>Antarmuka (</w:t>
      </w:r>
      <w:r w:rsidR="00302713" w:rsidRPr="008566B9">
        <w:rPr>
          <w:rFonts w:eastAsia="Times New Roman"/>
          <w:i/>
          <w:iCs/>
          <w:color w:val="000000"/>
          <w:szCs w:val="24"/>
          <w:lang w:val="id-ID"/>
        </w:rPr>
        <w:t>Interface</w:t>
      </w:r>
      <w:r w:rsidR="00302713" w:rsidRPr="008566B9">
        <w:rPr>
          <w:rFonts w:eastAsia="Times New Roman"/>
          <w:color w:val="000000"/>
          <w:szCs w:val="24"/>
          <w:lang w:val="id-ID"/>
        </w:rPr>
        <w:t>)</w:t>
      </w:r>
    </w:p>
    <w:p w14:paraId="72D68BC2" w14:textId="488CAC60" w:rsidR="00ED4641" w:rsidRPr="008566B9" w:rsidRDefault="00ED4641" w:rsidP="00F06C0B">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2BBC744F" w14:textId="374966F7" w:rsidR="00ED4641" w:rsidRPr="008566B9" w:rsidRDefault="00302713" w:rsidP="00220AEB">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sidR="00CC26D6">
        <w:rPr>
          <w:i/>
          <w:iCs/>
          <w:szCs w:val="24"/>
          <w:lang w:val="id-ID"/>
        </w:rPr>
        <w:t>dashboard</w:t>
      </w:r>
      <w:r w:rsidRPr="008566B9">
        <w:rPr>
          <w:i/>
          <w:iCs/>
          <w:szCs w:val="24"/>
          <w:lang w:val="id-ID"/>
        </w:rPr>
        <w:t xml:space="preserve"> </w:t>
      </w:r>
      <w:r w:rsidR="00CC26D6">
        <w:rPr>
          <w:szCs w:val="24"/>
          <w:lang w:val="id-ID"/>
        </w:rPr>
        <w:t xml:space="preserve">yang menampilan </w:t>
      </w:r>
      <w:r w:rsidR="00CC26D6" w:rsidRPr="00B635C8">
        <w:rPr>
          <w:rFonts w:cstheme="majorBidi"/>
          <w:szCs w:val="24"/>
          <w:lang w:val="id-ID"/>
        </w:rPr>
        <w:t xml:space="preserve">yang menyajikan </w:t>
      </w:r>
      <w:r w:rsidR="00EA27AE">
        <w:rPr>
          <w:rFonts w:cstheme="majorBidi"/>
          <w:szCs w:val="24"/>
          <w:lang w:val="id-ID"/>
        </w:rPr>
        <w:t>data penjualan</w:t>
      </w:r>
      <w:r w:rsidR="00CC26D6" w:rsidRPr="00B635C8">
        <w:rPr>
          <w:rFonts w:cstheme="majorBidi"/>
          <w:szCs w:val="24"/>
          <w:lang w:val="id-ID"/>
        </w:rPr>
        <w:t xml:space="preserve"> dalam bentuk grafik, bagan, </w:t>
      </w:r>
      <w:r w:rsidR="00CC26D6" w:rsidRPr="00B635C8">
        <w:rPr>
          <w:rFonts w:cstheme="majorBidi"/>
          <w:i/>
          <w:szCs w:val="24"/>
          <w:lang w:val="id-ID"/>
        </w:rPr>
        <w:t xml:space="preserve">alert, </w:t>
      </w:r>
      <w:r w:rsidR="00CC26D6" w:rsidRPr="00B635C8">
        <w:rPr>
          <w:rFonts w:cstheme="majorBidi"/>
          <w:szCs w:val="24"/>
          <w:lang w:val="id-ID"/>
        </w:rPr>
        <w:t>dan lain-lain</w:t>
      </w:r>
      <w:r w:rsidRPr="008566B9">
        <w:rPr>
          <w:szCs w:val="24"/>
          <w:lang w:val="id-ID"/>
        </w:rPr>
        <w:t>.</w:t>
      </w:r>
    </w:p>
    <w:p w14:paraId="6DAC870C" w14:textId="3E205A38" w:rsidR="00ED4641" w:rsidRPr="008566B9" w:rsidRDefault="00302713" w:rsidP="00220AEB">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miliki </w:t>
      </w:r>
      <w:r w:rsidR="00F55D63">
        <w:rPr>
          <w:i/>
          <w:iCs/>
          <w:szCs w:val="24"/>
          <w:lang w:val="id-ID"/>
        </w:rPr>
        <w:t>form</w:t>
      </w:r>
      <w:r w:rsidRPr="008566B9">
        <w:rPr>
          <w:szCs w:val="24"/>
          <w:lang w:val="id-ID"/>
        </w:rPr>
        <w:t xml:space="preserve"> </w:t>
      </w:r>
      <w:r w:rsidRPr="008566B9">
        <w:rPr>
          <w:i/>
          <w:iCs/>
          <w:szCs w:val="24"/>
          <w:lang w:val="id-ID"/>
        </w:rPr>
        <w:t>input</w:t>
      </w:r>
      <w:r w:rsidR="007D16A7">
        <w:rPr>
          <w:i/>
          <w:iCs/>
          <w:szCs w:val="24"/>
          <w:lang w:val="id-ID"/>
        </w:rPr>
        <w:t xml:space="preserve"> </w:t>
      </w:r>
      <w:r w:rsidR="007D16A7" w:rsidRPr="007D16A7">
        <w:rPr>
          <w:szCs w:val="24"/>
          <w:lang w:val="id-ID"/>
        </w:rPr>
        <w:t xml:space="preserve">untuk </w:t>
      </w:r>
      <w:r w:rsidR="007D16A7">
        <w:rPr>
          <w:szCs w:val="24"/>
          <w:lang w:val="id-ID"/>
        </w:rPr>
        <w:t>menginput parameter</w:t>
      </w:r>
      <w:r w:rsidR="00F55D63">
        <w:rPr>
          <w:szCs w:val="24"/>
          <w:lang w:val="id-ID"/>
        </w:rPr>
        <w:t xml:space="preserve"> yang akan digunakan untuk melakukan peramalan</w:t>
      </w:r>
      <w:r w:rsidR="007D16A7">
        <w:rPr>
          <w:szCs w:val="24"/>
          <w:lang w:val="id-ID"/>
        </w:rPr>
        <w:t>.</w:t>
      </w:r>
    </w:p>
    <w:p w14:paraId="31E09C41" w14:textId="20371519" w:rsidR="00ED4641" w:rsidRPr="008566B9" w:rsidRDefault="00F06C0B" w:rsidP="00220AEB">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data </w:t>
      </w:r>
      <w:r w:rsidR="00BB6810">
        <w:rPr>
          <w:szCs w:val="24"/>
          <w:lang w:val="id-ID"/>
        </w:rPr>
        <w:t>barang</w:t>
      </w:r>
      <w:r w:rsidRPr="008566B9">
        <w:rPr>
          <w:szCs w:val="24"/>
          <w:lang w:val="id-ID"/>
        </w:rPr>
        <w:t xml:space="preserve">, data </w:t>
      </w:r>
      <w:r w:rsidR="00BB6810">
        <w:rPr>
          <w:szCs w:val="24"/>
          <w:lang w:val="id-ID"/>
        </w:rPr>
        <w:t>penjualan</w:t>
      </w:r>
      <w:r w:rsidRPr="008566B9">
        <w:rPr>
          <w:szCs w:val="24"/>
          <w:lang w:val="id-ID"/>
        </w:rPr>
        <w:t xml:space="preserve">, dan data hasil </w:t>
      </w:r>
      <w:r w:rsidR="00BB6810">
        <w:rPr>
          <w:szCs w:val="24"/>
          <w:lang w:val="id-ID"/>
        </w:rPr>
        <w:t>peramalan</w:t>
      </w:r>
      <w:r w:rsidRPr="008566B9">
        <w:rPr>
          <w:szCs w:val="24"/>
          <w:lang w:val="id-ID"/>
        </w:rPr>
        <w:t>.</w:t>
      </w:r>
    </w:p>
    <w:p w14:paraId="4CB983E7" w14:textId="333CDB84" w:rsidR="00ED4641" w:rsidRPr="008566B9" w:rsidRDefault="00ED4641" w:rsidP="00220AEB">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6579AC66" w14:textId="77777777" w:rsidR="00ED4641" w:rsidRPr="008566B9" w:rsidRDefault="00ED4641" w:rsidP="00F06C0B">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07D7A9E9" w14:textId="186C7BF7" w:rsidR="00ED4641" w:rsidRDefault="00ED4641" w:rsidP="00220AEB">
      <w:pPr>
        <w:pStyle w:val="ListParagraph"/>
        <w:numPr>
          <w:ilvl w:val="0"/>
          <w:numId w:val="22"/>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00BE03B8" w:rsidRPr="008566B9">
        <w:rPr>
          <w:szCs w:val="24"/>
          <w:lang w:val="id-ID"/>
        </w:rPr>
        <w:t>dan</w:t>
      </w:r>
      <w:r w:rsidRPr="008566B9">
        <w:rPr>
          <w:szCs w:val="24"/>
          <w:lang w:val="id-ID"/>
        </w:rPr>
        <w:t xml:space="preserve"> </w:t>
      </w:r>
      <w:r w:rsidRPr="008566B9">
        <w:rPr>
          <w:i/>
          <w:iCs/>
          <w:szCs w:val="24"/>
          <w:lang w:val="id-ID"/>
        </w:rPr>
        <w:t xml:space="preserve">password </w:t>
      </w:r>
      <w:r w:rsidRPr="008566B9">
        <w:rPr>
          <w:szCs w:val="24"/>
          <w:lang w:val="id-ID"/>
        </w:rPr>
        <w:t>yang dimiliki oleh admin.</w:t>
      </w:r>
    </w:p>
    <w:p w14:paraId="14DC6682" w14:textId="40D752C6" w:rsidR="00E47812" w:rsidRPr="008566B9" w:rsidRDefault="00E47812" w:rsidP="00220AEB">
      <w:pPr>
        <w:pStyle w:val="ListParagraph"/>
        <w:numPr>
          <w:ilvl w:val="0"/>
          <w:numId w:val="22"/>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779E15D9" w14:textId="65044BE7" w:rsidR="00ED4641" w:rsidRPr="008566B9" w:rsidRDefault="00ED4641" w:rsidP="00220AEB">
      <w:pPr>
        <w:pStyle w:val="ListParagraph"/>
        <w:numPr>
          <w:ilvl w:val="0"/>
          <w:numId w:val="22"/>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sidR="003B5039">
        <w:rPr>
          <w:rFonts w:cs="Times New Roman"/>
          <w:szCs w:val="24"/>
          <w:lang w:val="id-ID"/>
        </w:rPr>
        <w:t>parameter yang digunakan untuk peramalan</w:t>
      </w:r>
      <w:r w:rsidRPr="008566B9">
        <w:rPr>
          <w:rFonts w:cs="Times New Roman"/>
          <w:szCs w:val="24"/>
          <w:lang w:val="id-ID"/>
        </w:rPr>
        <w:t>.</w:t>
      </w:r>
    </w:p>
    <w:p w14:paraId="06B92D9B" w14:textId="69CB7D90" w:rsidR="00ED4641" w:rsidRPr="008566B9" w:rsidRDefault="00ED4641" w:rsidP="00220AEB">
      <w:pPr>
        <w:pStyle w:val="ListParagraph"/>
        <w:numPr>
          <w:ilvl w:val="0"/>
          <w:numId w:val="22"/>
        </w:numPr>
        <w:spacing w:before="0" w:after="160" w:line="360" w:lineRule="auto"/>
        <w:ind w:left="810"/>
        <w:rPr>
          <w:lang w:val="id-ID"/>
        </w:rPr>
      </w:pPr>
      <w:r w:rsidRPr="008566B9">
        <w:rPr>
          <w:lang w:val="id-ID"/>
        </w:rPr>
        <w:t xml:space="preserve">Memiliki </w:t>
      </w:r>
      <w:r w:rsidR="00750632" w:rsidRPr="00750632">
        <w:rPr>
          <w:lang w:val="id-ID"/>
        </w:rPr>
        <w:t>halaman untuk</w:t>
      </w:r>
      <w:r w:rsidR="00750632">
        <w:rPr>
          <w:i/>
          <w:iCs/>
          <w:lang w:val="id-ID"/>
        </w:rPr>
        <w:t xml:space="preserve"> </w:t>
      </w:r>
      <w:r w:rsidR="00750632">
        <w:rPr>
          <w:lang w:val="id-ID"/>
        </w:rPr>
        <w:t>menampilkan produk yang palin laku terjual</w:t>
      </w:r>
    </w:p>
    <w:p w14:paraId="09174BE2" w14:textId="04006120" w:rsidR="00ED4641" w:rsidRPr="008566B9" w:rsidRDefault="00ED4641" w:rsidP="00220AEB">
      <w:pPr>
        <w:pStyle w:val="ListParagraph"/>
        <w:numPr>
          <w:ilvl w:val="0"/>
          <w:numId w:val="22"/>
        </w:numPr>
        <w:spacing w:before="0" w:after="160" w:line="360" w:lineRule="auto"/>
        <w:ind w:left="810"/>
        <w:rPr>
          <w:lang w:val="id-ID"/>
        </w:rPr>
      </w:pPr>
      <w:r w:rsidRPr="008566B9">
        <w:rPr>
          <w:lang w:val="id-ID"/>
        </w:rPr>
        <w:t>Memil</w:t>
      </w:r>
      <w:r w:rsidR="003F72EA" w:rsidRPr="008566B9">
        <w:rPr>
          <w:lang w:val="id-ID"/>
        </w:rPr>
        <w:t>i</w:t>
      </w:r>
      <w:r w:rsidRPr="008566B9">
        <w:rPr>
          <w:lang w:val="id-ID"/>
        </w:rPr>
        <w:t xml:space="preserve">ki  </w:t>
      </w:r>
      <w:r w:rsidR="00750632">
        <w:rPr>
          <w:lang w:val="id-ID"/>
        </w:rPr>
        <w:t>data</w:t>
      </w:r>
      <w:r w:rsidRPr="008566B9">
        <w:rPr>
          <w:lang w:val="id-ID"/>
        </w:rPr>
        <w:t xml:space="preserve"> hasil perhitungan</w:t>
      </w:r>
    </w:p>
    <w:p w14:paraId="23F06550" w14:textId="0CFBA83D" w:rsidR="00ED4641" w:rsidRPr="007F6613" w:rsidRDefault="007F6613" w:rsidP="007F6613">
      <w:pPr>
        <w:rPr>
          <w:rFonts w:eastAsia="Times New Roman"/>
          <w:color w:val="000000"/>
          <w:szCs w:val="24"/>
          <w:lang w:val="id-ID"/>
        </w:rPr>
      </w:pPr>
      <w:r>
        <w:rPr>
          <w:rFonts w:eastAsia="Times New Roman"/>
          <w:color w:val="000000"/>
          <w:szCs w:val="24"/>
          <w:lang w:val="id-ID"/>
        </w:rPr>
        <w:br w:type="page"/>
      </w:r>
    </w:p>
    <w:p w14:paraId="1BDE4D0B" w14:textId="20738FC6" w:rsidR="00752A45" w:rsidRDefault="00ED4641" w:rsidP="00AF28F3">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7C766D16" w14:textId="77777777" w:rsidR="00AF28F3" w:rsidRDefault="00752A45" w:rsidP="00AF28F3">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0879D8DA" wp14:editId="350D98B3">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59" w:name="_Toc92043356"/>
    </w:p>
    <w:p w14:paraId="70366489" w14:textId="0E2A1E97" w:rsidR="00752A45" w:rsidRPr="00AF28F3" w:rsidRDefault="00752A45" w:rsidP="00AF28F3">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00B96870" w:rsidRPr="00B96870">
        <w:rPr>
          <w:szCs w:val="24"/>
          <w:lang w:val="id-ID"/>
        </w:rPr>
        <w:t>2</w:t>
      </w:r>
      <w:r>
        <w:rPr>
          <w:b/>
          <w:bCs/>
          <w:szCs w:val="24"/>
        </w:rPr>
        <w:t xml:space="preserve"> </w:t>
      </w:r>
      <w:r w:rsidR="00AF28F3" w:rsidRPr="00AF28F3">
        <w:rPr>
          <w:i/>
          <w:iCs/>
          <w:szCs w:val="24"/>
          <w:lang w:val="id-ID"/>
        </w:rPr>
        <w:t>Flowmap</w:t>
      </w:r>
      <w:r w:rsidR="00AF28F3">
        <w:rPr>
          <w:szCs w:val="24"/>
          <w:lang w:val="id-ID"/>
        </w:rPr>
        <w:t xml:space="preserve"> </w:t>
      </w:r>
      <w:r w:rsidR="00AF28F3" w:rsidRPr="00B96870">
        <w:rPr>
          <w:szCs w:val="24"/>
          <w:lang w:val="id-ID"/>
        </w:rPr>
        <w:t>Diagram</w:t>
      </w:r>
      <w:r>
        <w:rPr>
          <w:szCs w:val="24"/>
        </w:rPr>
        <w:t xml:space="preserve"> yang </w:t>
      </w:r>
      <w:bookmarkEnd w:id="59"/>
      <w:r w:rsidR="00AF28F3">
        <w:rPr>
          <w:szCs w:val="24"/>
          <w:lang w:val="id-ID"/>
        </w:rPr>
        <w:t>diusulkan</w:t>
      </w:r>
    </w:p>
    <w:p w14:paraId="00E35B4A" w14:textId="226BEC51" w:rsidR="00254878" w:rsidRPr="0026158B" w:rsidRDefault="00D21E03" w:rsidP="00AF28F3">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00254878" w:rsidRPr="008566B9">
        <w:rPr>
          <w:szCs w:val="24"/>
          <w:lang w:val="id-ID"/>
        </w:rPr>
        <w:t xml:space="preserve"> merupakan </w:t>
      </w:r>
      <w:r w:rsidR="00254878" w:rsidRPr="008566B9">
        <w:rPr>
          <w:i/>
          <w:iCs/>
          <w:szCs w:val="24"/>
          <w:lang w:val="id-ID"/>
        </w:rPr>
        <w:t>flowmap</w:t>
      </w:r>
      <w:r w:rsidR="00254878" w:rsidRPr="008566B9">
        <w:rPr>
          <w:szCs w:val="24"/>
          <w:lang w:val="id-ID"/>
        </w:rPr>
        <w:t xml:space="preserve"> kerangka</w:t>
      </w:r>
      <w:r>
        <w:rPr>
          <w:szCs w:val="24"/>
          <w:lang w:val="id-ID"/>
        </w:rPr>
        <w:t xml:space="preserve"> yang diusulkan,</w:t>
      </w:r>
      <w:r w:rsidR="00254878" w:rsidRPr="008566B9">
        <w:rPr>
          <w:szCs w:val="24"/>
          <w:lang w:val="id-ID"/>
        </w:rPr>
        <w:t xml:space="preserve"> di</w:t>
      </w:r>
      <w:r w:rsidR="003F72EA" w:rsidRPr="008566B9">
        <w:rPr>
          <w:szCs w:val="24"/>
          <w:lang w:val="id-ID"/>
        </w:rPr>
        <w:t xml:space="preserve"> </w:t>
      </w:r>
      <w:r w:rsidR="00254878" w:rsidRPr="008566B9">
        <w:rPr>
          <w:szCs w:val="24"/>
          <w:lang w:val="id-ID"/>
        </w:rPr>
        <w:t xml:space="preserve">mana terdapat </w:t>
      </w:r>
      <w:r>
        <w:rPr>
          <w:szCs w:val="24"/>
          <w:lang w:val="id-ID"/>
        </w:rPr>
        <w:t>empat</w:t>
      </w:r>
      <w:r w:rsidR="00254878" w:rsidRPr="008566B9">
        <w:rPr>
          <w:szCs w:val="24"/>
          <w:lang w:val="id-ID"/>
        </w:rPr>
        <w:t xml:space="preserve"> </w:t>
      </w:r>
      <w:r>
        <w:rPr>
          <w:i/>
          <w:iCs/>
          <w:szCs w:val="24"/>
          <w:lang w:val="id-ID"/>
        </w:rPr>
        <w:t>entitas</w:t>
      </w:r>
      <w:r w:rsidR="00254878" w:rsidRPr="008566B9">
        <w:rPr>
          <w:szCs w:val="24"/>
          <w:lang w:val="id-ID"/>
        </w:rPr>
        <w:t xml:space="preserve"> yang berperan di</w:t>
      </w:r>
      <w:r w:rsidR="003F72EA" w:rsidRPr="008566B9">
        <w:rPr>
          <w:szCs w:val="24"/>
          <w:lang w:val="id-ID"/>
        </w:rPr>
        <w:t xml:space="preserve"> </w:t>
      </w:r>
      <w:r w:rsidR="00254878" w:rsidRPr="008566B9">
        <w:rPr>
          <w:szCs w:val="24"/>
          <w:lang w:val="id-ID"/>
        </w:rPr>
        <w:t xml:space="preserve">antaranya </w:t>
      </w:r>
      <w:r>
        <w:rPr>
          <w:szCs w:val="24"/>
          <w:lang w:val="id-ID"/>
        </w:rPr>
        <w:t>kasir</w:t>
      </w:r>
      <w:r w:rsidR="00254878" w:rsidRPr="008566B9">
        <w:rPr>
          <w:szCs w:val="24"/>
          <w:lang w:val="id-ID"/>
        </w:rPr>
        <w:t xml:space="preserve">, </w:t>
      </w:r>
      <w:r>
        <w:rPr>
          <w:szCs w:val="24"/>
          <w:lang w:val="id-ID"/>
        </w:rPr>
        <w:t>aplikasi POS, admin</w:t>
      </w:r>
      <w:r w:rsidR="00254878" w:rsidRPr="008566B9">
        <w:rPr>
          <w:szCs w:val="24"/>
          <w:lang w:val="id-ID"/>
        </w:rPr>
        <w:t xml:space="preserve"> </w:t>
      </w:r>
      <w:r w:rsidR="00BE03B8" w:rsidRPr="008566B9">
        <w:rPr>
          <w:szCs w:val="24"/>
          <w:lang w:val="id-ID"/>
        </w:rPr>
        <w:t>dan</w:t>
      </w:r>
      <w:r w:rsidR="00254878" w:rsidRPr="008566B9">
        <w:rPr>
          <w:szCs w:val="24"/>
          <w:lang w:val="id-ID"/>
        </w:rPr>
        <w:t xml:space="preserve"> </w:t>
      </w:r>
      <w:r>
        <w:rPr>
          <w:szCs w:val="24"/>
          <w:lang w:val="id-ID"/>
        </w:rPr>
        <w:t xml:space="preserve">sistem </w:t>
      </w:r>
      <w:r>
        <w:rPr>
          <w:i/>
          <w:iCs/>
          <w:szCs w:val="24"/>
          <w:lang w:val="id-ID"/>
        </w:rPr>
        <w:t>forecasting</w:t>
      </w:r>
      <w:r>
        <w:rPr>
          <w:szCs w:val="24"/>
          <w:lang w:val="id-ID"/>
        </w:rPr>
        <w:t>,</w:t>
      </w:r>
      <w:r w:rsidR="00254878" w:rsidRPr="008566B9">
        <w:rPr>
          <w:szCs w:val="24"/>
          <w:lang w:val="id-ID"/>
        </w:rPr>
        <w:t xml:space="preserve"> </w:t>
      </w:r>
      <w:r>
        <w:rPr>
          <w:szCs w:val="24"/>
          <w:lang w:val="id-ID"/>
        </w:rPr>
        <w:t>dimana kasir bertugas untuk mengimput data transaksi, aplikasi POS merupakan</w:t>
      </w:r>
      <w:r w:rsidR="00E25BC7">
        <w:rPr>
          <w:szCs w:val="24"/>
          <w:lang w:val="id-ID"/>
        </w:rPr>
        <w:t xml:space="preserve"> sebuah aplikasi yang mencatat semua data transaksi, admin bertugas untuk memantau data penjualan dan mengirimkan data penjualan tersebut ke sistim </w:t>
      </w:r>
      <w:r w:rsidR="00E25BC7">
        <w:rPr>
          <w:i/>
          <w:iCs/>
          <w:szCs w:val="24"/>
          <w:lang w:val="id-ID"/>
        </w:rPr>
        <w:t xml:space="preserve">forcasting </w:t>
      </w:r>
      <w:r w:rsidR="00E25BC7" w:rsidRPr="00E25BC7">
        <w:rPr>
          <w:szCs w:val="24"/>
          <w:lang w:val="id-ID"/>
        </w:rPr>
        <w:t>untuk</w:t>
      </w:r>
      <w:r w:rsidR="00E25BC7">
        <w:rPr>
          <w:szCs w:val="24"/>
          <w:lang w:val="id-ID"/>
        </w:rPr>
        <w:t xml:space="preserve"> diolah, dan sistem </w:t>
      </w:r>
      <w:r w:rsidR="00E25BC7" w:rsidRPr="00E25BC7">
        <w:rPr>
          <w:i/>
          <w:iCs/>
          <w:szCs w:val="24"/>
          <w:lang w:val="id-ID"/>
        </w:rPr>
        <w:t>forecasting</w:t>
      </w:r>
      <w:r w:rsidR="00E25BC7">
        <w:rPr>
          <w:i/>
          <w:iCs/>
          <w:szCs w:val="24"/>
          <w:lang w:val="id-ID"/>
        </w:rPr>
        <w:t xml:space="preserve"> </w:t>
      </w:r>
      <w:r w:rsidR="00E25BC7">
        <w:rPr>
          <w:szCs w:val="24"/>
          <w:lang w:val="id-ID"/>
        </w:rPr>
        <w:t xml:space="preserve">sendiri </w:t>
      </w:r>
      <w:r w:rsidR="00E25BC7">
        <w:rPr>
          <w:szCs w:val="24"/>
          <w:lang w:val="id-ID"/>
        </w:rPr>
        <w:lastRenderedPageBreak/>
        <w:t>merupakan aplikasi yang dikembangkan untuk dapat memprediksi penjualan</w:t>
      </w:r>
      <w:r w:rsidR="009B7C49">
        <w:rPr>
          <w:szCs w:val="24"/>
          <w:lang w:val="id-ID"/>
        </w:rPr>
        <w:t xml:space="preserve"> pada priode berikutnya</w:t>
      </w:r>
      <w:r w:rsidR="00E25BC7">
        <w:rPr>
          <w:szCs w:val="24"/>
          <w:lang w:val="id-ID"/>
        </w:rPr>
        <w:t xml:space="preserve"> berdasarkan data hasil penjualan yang di peroleh dari aplikasi POS.</w:t>
      </w:r>
      <w:r w:rsidR="0026158B">
        <w:rPr>
          <w:szCs w:val="24"/>
          <w:lang w:val="id-ID"/>
        </w:rPr>
        <w:t xml:space="preserve"> Hasil peramalan atau </w:t>
      </w:r>
      <w:r w:rsidR="0026158B">
        <w:rPr>
          <w:i/>
          <w:iCs/>
          <w:szCs w:val="24"/>
          <w:lang w:val="id-ID"/>
        </w:rPr>
        <w:t xml:space="preserve">forecasting </w:t>
      </w:r>
      <w:r w:rsidR="0026158B">
        <w:rPr>
          <w:szCs w:val="24"/>
          <w:lang w:val="id-ID"/>
        </w:rPr>
        <w:t>tersebut dapat dilihat dan dicetak oleh admin sebagai acuan dalam pengambilan keputusan.</w:t>
      </w:r>
    </w:p>
    <w:p w14:paraId="2292E1D9" w14:textId="4A9AF51C" w:rsidR="00254878" w:rsidRPr="008566B9" w:rsidRDefault="00254878" w:rsidP="00220AEB">
      <w:pPr>
        <w:pStyle w:val="Heading2"/>
        <w:numPr>
          <w:ilvl w:val="0"/>
          <w:numId w:val="18"/>
        </w:numPr>
        <w:ind w:left="426"/>
        <w:rPr>
          <w:rFonts w:ascii="Times New Roman" w:hAnsi="Times New Roman"/>
          <w:b/>
          <w:color w:val="auto"/>
          <w:sz w:val="24"/>
          <w:lang w:val="id-ID"/>
        </w:rPr>
      </w:pPr>
      <w:bookmarkStart w:id="60" w:name="_Toc98667404"/>
      <w:r w:rsidRPr="008566B9">
        <w:rPr>
          <w:rFonts w:ascii="Times New Roman" w:hAnsi="Times New Roman"/>
          <w:b/>
          <w:color w:val="auto"/>
          <w:sz w:val="24"/>
          <w:lang w:val="id-ID"/>
        </w:rPr>
        <w:t>Perancangan Sistem</w:t>
      </w:r>
      <w:bookmarkEnd w:id="60"/>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rsidP="00220AEB">
      <w:pPr>
        <w:pStyle w:val="ListParagraph"/>
        <w:numPr>
          <w:ilvl w:val="0"/>
          <w:numId w:val="23"/>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404744B4">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 xml:space="preserve">User : Menggunakan aplikasi </w:t>
      </w:r>
    </w:p>
    <w:p w14:paraId="53469CDE"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Aplikasi : Tempat User mengimput dan memberikan nilai</w:t>
      </w:r>
    </w:p>
    <w:p w14:paraId="36E2CE62" w14:textId="499E26E3" w:rsidR="00FE15C0" w:rsidRP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rsidP="00220AEB">
      <w:pPr>
        <w:pStyle w:val="ListParagraph"/>
        <w:numPr>
          <w:ilvl w:val="0"/>
          <w:numId w:val="23"/>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rsidP="00E946E5">
      <w:pPr>
        <w:pStyle w:val="ListParagraph"/>
        <w:numPr>
          <w:ilvl w:val="1"/>
          <w:numId w:val="16"/>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629583A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rsidP="005636ED">
      <w:pPr>
        <w:pStyle w:val="ListParagraph"/>
        <w:numPr>
          <w:ilvl w:val="1"/>
          <w:numId w:val="16"/>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19CA16C9">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rsidP="0021285E">
      <w:pPr>
        <w:pStyle w:val="ListParagraph"/>
        <w:numPr>
          <w:ilvl w:val="0"/>
          <w:numId w:val="16"/>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304222B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5">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rsidP="003470E8">
      <w:pPr>
        <w:pStyle w:val="ListParagraph"/>
        <w:numPr>
          <w:ilvl w:val="0"/>
          <w:numId w:val="16"/>
        </w:numPr>
        <w:spacing w:before="0"/>
        <w:ind w:left="426"/>
        <w:rPr>
          <w:szCs w:val="24"/>
          <w:lang w:val="id-ID"/>
        </w:rPr>
      </w:pPr>
      <w:r w:rsidRPr="00D02033">
        <w:rPr>
          <w:i/>
          <w:iCs/>
          <w:noProof/>
        </w:rPr>
        <w:drawing>
          <wp:anchor distT="0" distB="0" distL="114300" distR="114300" simplePos="0" relativeHeight="251662336" behindDoc="1" locked="0" layoutInCell="1" allowOverlap="1" wp14:anchorId="3406EF1F" wp14:editId="33D957B3">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rsidP="00220AEB">
      <w:pPr>
        <w:pStyle w:val="Heading2"/>
        <w:numPr>
          <w:ilvl w:val="0"/>
          <w:numId w:val="18"/>
        </w:numPr>
        <w:ind w:left="426"/>
        <w:rPr>
          <w:rFonts w:ascii="Times New Roman" w:hAnsi="Times New Roman"/>
          <w:b/>
          <w:color w:val="auto"/>
          <w:sz w:val="24"/>
          <w:lang w:val="id-ID"/>
        </w:rPr>
      </w:pPr>
      <w:bookmarkStart w:id="61"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1"/>
    </w:p>
    <w:p w14:paraId="29882F37" w14:textId="65931BF1" w:rsidR="00F328DB" w:rsidRPr="008566B9" w:rsidRDefault="00A44D00" w:rsidP="00811745">
      <w:pPr>
        <w:pStyle w:val="ListParagraph"/>
        <w:numPr>
          <w:ilvl w:val="0"/>
          <w:numId w:val="25"/>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rsidP="003470E8">
      <w:pPr>
        <w:pStyle w:val="ListParagraph"/>
        <w:numPr>
          <w:ilvl w:val="0"/>
          <w:numId w:val="25"/>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rsidP="00220AEB">
      <w:pPr>
        <w:pStyle w:val="ListParagraph"/>
        <w:numPr>
          <w:ilvl w:val="0"/>
          <w:numId w:val="25"/>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rsidP="00915281">
      <w:pPr>
        <w:pStyle w:val="ListParagraph"/>
        <w:numPr>
          <w:ilvl w:val="0"/>
          <w:numId w:val="25"/>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rsidP="00915281">
      <w:pPr>
        <w:pStyle w:val="ListParagraph"/>
        <w:numPr>
          <w:ilvl w:val="0"/>
          <w:numId w:val="25"/>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rsidP="00915281">
      <w:pPr>
        <w:pStyle w:val="ListParagraph"/>
        <w:numPr>
          <w:ilvl w:val="0"/>
          <w:numId w:val="25"/>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rsidP="00811745">
      <w:pPr>
        <w:pStyle w:val="Heading2"/>
        <w:numPr>
          <w:ilvl w:val="0"/>
          <w:numId w:val="18"/>
        </w:numPr>
        <w:ind w:left="426" w:hanging="426"/>
        <w:rPr>
          <w:rFonts w:ascii="Times New Roman" w:hAnsi="Times New Roman"/>
          <w:b/>
          <w:color w:val="auto"/>
          <w:sz w:val="24"/>
          <w:lang w:val="id-ID"/>
        </w:rPr>
      </w:pPr>
      <w:bookmarkStart w:id="62"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3" w:name="_Hlk87365328"/>
      <w:bookmarkEnd w:id="62"/>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3"/>
    <w:p w14:paraId="66B7CA0E" w14:textId="61692AA5" w:rsidR="001C4712" w:rsidRPr="001C4712" w:rsidRDefault="00192405" w:rsidP="001C4712">
      <w:pPr>
        <w:pStyle w:val="ListParagraph1"/>
        <w:numPr>
          <w:ilvl w:val="0"/>
          <w:numId w:val="26"/>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7C555C53">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20DE022E" w:rsidR="00C77FDA" w:rsidRPr="008566B9" w:rsidRDefault="00C77FDA" w:rsidP="00566AE1">
      <w:pPr>
        <w:spacing w:before="0" w:line="480" w:lineRule="auto"/>
        <w:rPr>
          <w:szCs w:val="24"/>
          <w:lang w:val="id-ID"/>
        </w:rPr>
      </w:pPr>
      <w:r w:rsidRPr="008566B9">
        <w:rPr>
          <w:szCs w:val="24"/>
          <w:lang w:val="id-ID"/>
        </w:rPr>
        <w:lastRenderedPageBreak/>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387CBA5B" w14:textId="1F6A450E" w:rsidR="00156E06" w:rsidRPr="00566AE1" w:rsidRDefault="00C77FDA" w:rsidP="00220AEB">
      <w:pPr>
        <w:pStyle w:val="ListParagraph"/>
        <w:numPr>
          <w:ilvl w:val="0"/>
          <w:numId w:val="26"/>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4FF8A1E4"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57A8022E">
            <wp:extent cx="4163291" cy="24395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205703" cy="2464420"/>
                    </a:xfrm>
                    <a:prstGeom prst="rect">
                      <a:avLst/>
                    </a:prstGeom>
                    <a:noFill/>
                    <a:ln>
                      <a:noFill/>
                    </a:ln>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070BAEE8" w:rsidR="00F524C8" w:rsidRPr="008566B9" w:rsidRDefault="00F524C8" w:rsidP="003470E8">
      <w:pPr>
        <w:spacing w:before="0" w:after="0" w:line="480" w:lineRule="auto"/>
        <w:rPr>
          <w:szCs w:val="24"/>
          <w:lang w:val="id-ID"/>
        </w:rPr>
      </w:pPr>
      <w:r w:rsidRPr="008566B9">
        <w:rPr>
          <w:szCs w:val="24"/>
          <w:lang w:val="id-ID"/>
        </w:rPr>
        <w:t xml:space="preserve">Gambar di atas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573131A2" w14:textId="17FE6FA9" w:rsidR="00156E06" w:rsidRDefault="00F524C8" w:rsidP="00C866EA">
      <w:pPr>
        <w:pStyle w:val="ListParagraph"/>
        <w:numPr>
          <w:ilvl w:val="0"/>
          <w:numId w:val="26"/>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2E244EF1"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2784CF3C">
            <wp:extent cx="4433455" cy="2673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580778" cy="2762185"/>
                    </a:xfrm>
                    <a:prstGeom prst="rect">
                      <a:avLst/>
                    </a:prstGeom>
                    <a:noFill/>
                    <a:ln>
                      <a:noFill/>
                    </a:ln>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3F8BBC9" w:rsidR="0066224D" w:rsidRPr="008566B9" w:rsidRDefault="00B53071" w:rsidP="00C866EA">
      <w:pPr>
        <w:spacing w:before="0" w:after="0" w:line="480" w:lineRule="auto"/>
        <w:rPr>
          <w:szCs w:val="24"/>
          <w:lang w:val="id-ID"/>
        </w:rPr>
      </w:pPr>
      <w:r w:rsidRPr="008566B9">
        <w:rPr>
          <w:szCs w:val="24"/>
          <w:lang w:val="id-ID"/>
        </w:rPr>
        <w:lastRenderedPageBreak/>
        <w:t xml:space="preserve">Gambar di atas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237F5E30" w14:textId="5E35064B" w:rsidR="00EB5AB3" w:rsidRDefault="00B53071" w:rsidP="00C866EA">
      <w:pPr>
        <w:pStyle w:val="ListParagraph"/>
        <w:numPr>
          <w:ilvl w:val="0"/>
          <w:numId w:val="26"/>
        </w:numPr>
        <w:spacing w:before="0" w:after="0" w:line="480" w:lineRule="auto"/>
        <w:ind w:left="709"/>
        <w:rPr>
          <w:lang w:val="id-ID"/>
        </w:rPr>
      </w:pPr>
      <w:r w:rsidRPr="008566B9">
        <w:rPr>
          <w:lang w:val="id-ID"/>
        </w:rPr>
        <w:t xml:space="preserve">Rancangan </w:t>
      </w:r>
      <w:r w:rsidR="00C866EA">
        <w:rPr>
          <w:lang w:val="id-ID"/>
        </w:rPr>
        <w:t>Data Barang</w:t>
      </w:r>
    </w:p>
    <w:p w14:paraId="02CC7919" w14:textId="4B88E7E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3287487E">
            <wp:extent cx="4375150" cy="24717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384522" cy="2477080"/>
                    </a:xfrm>
                    <a:prstGeom prst="rect">
                      <a:avLst/>
                    </a:prstGeom>
                    <a:noFill/>
                    <a:ln>
                      <a:noFill/>
                    </a:ln>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2B7E72AE" w:rsidR="00E50F00" w:rsidRDefault="003E225E" w:rsidP="00607EF8">
      <w:pPr>
        <w:spacing w:before="0" w:after="0"/>
        <w:ind w:firstLine="720"/>
        <w:rPr>
          <w:lang w:val="id-ID"/>
        </w:rPr>
      </w:pPr>
      <w:r w:rsidRPr="008566B9">
        <w:rPr>
          <w:lang w:val="id-ID"/>
        </w:rPr>
        <w:t>Gambar di atas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30F913B4" w14:textId="3735D267" w:rsidR="00FA53B2" w:rsidRPr="00FA53B2" w:rsidRDefault="00115802" w:rsidP="00FA53B2">
      <w:pPr>
        <w:pStyle w:val="ListParagraph"/>
        <w:numPr>
          <w:ilvl w:val="0"/>
          <w:numId w:val="26"/>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26D584DF"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54656" behindDoc="1" locked="0" layoutInCell="1" allowOverlap="1" wp14:anchorId="147C037D" wp14:editId="0AF4E138">
            <wp:simplePos x="0" y="0"/>
            <wp:positionH relativeFrom="column">
              <wp:posOffset>312420</wp:posOffset>
            </wp:positionH>
            <wp:positionV relativeFrom="paragraph">
              <wp:posOffset>83820</wp:posOffset>
            </wp:positionV>
            <wp:extent cx="4297680" cy="2789555"/>
            <wp:effectExtent l="0" t="0" r="0" b="0"/>
            <wp:wrapTight wrapText="bothSides">
              <wp:wrapPolygon edited="0">
                <wp:start x="0" y="0"/>
                <wp:lineTo x="0" y="21389"/>
                <wp:lineTo x="21543" y="21389"/>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97680" cy="27895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409B43" w14:textId="5C5612E9" w:rsidR="005104D4" w:rsidRDefault="005104D4" w:rsidP="00FC04BF">
      <w:pPr>
        <w:pStyle w:val="ListParagraph"/>
        <w:numPr>
          <w:ilvl w:val="0"/>
          <w:numId w:val="26"/>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810CBE8"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6F70D3D8">
            <wp:extent cx="4328160" cy="24993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359514" cy="2517466"/>
                    </a:xfrm>
                    <a:prstGeom prst="rect">
                      <a:avLst/>
                    </a:prstGeom>
                    <a:noFill/>
                    <a:ln>
                      <a:noFill/>
                    </a:ln>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75F99E7E" w14:textId="5737F75D" w:rsidR="0023369C" w:rsidRDefault="0023369C" w:rsidP="0023369C">
      <w:pPr>
        <w:pStyle w:val="ListParagraph"/>
        <w:numPr>
          <w:ilvl w:val="0"/>
          <w:numId w:val="26"/>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77777777"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567BEFA4">
            <wp:extent cx="4343400" cy="259334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376650" cy="2613193"/>
                    </a:xfrm>
                    <a:prstGeom prst="rect">
                      <a:avLst/>
                    </a:prstGeom>
                    <a:noFill/>
                    <a:ln>
                      <a:noFill/>
                    </a:ln>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48EBDC6"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 beli sesuai parameter waktu yang di inputkan.</w:t>
      </w:r>
    </w:p>
    <w:p w14:paraId="63132480" w14:textId="7FBE2479" w:rsidR="0089488E" w:rsidRDefault="0089488E" w:rsidP="0089488E">
      <w:pPr>
        <w:pStyle w:val="ListParagraph"/>
        <w:numPr>
          <w:ilvl w:val="0"/>
          <w:numId w:val="26"/>
        </w:numPr>
        <w:spacing w:before="0" w:after="0" w:line="480" w:lineRule="auto"/>
        <w:ind w:left="709"/>
        <w:rPr>
          <w:szCs w:val="24"/>
          <w:lang w:val="id-ID"/>
        </w:rPr>
      </w:pPr>
      <w:r>
        <w:rPr>
          <w:szCs w:val="24"/>
          <w:lang w:val="id-ID"/>
        </w:rPr>
        <w:t>Rancangan Data Transaksi</w:t>
      </w:r>
    </w:p>
    <w:p w14:paraId="3C8A3CC1" w14:textId="3C5638DF"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6BA54F40">
            <wp:extent cx="4328160" cy="256857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393099" cy="2607113"/>
                    </a:xfrm>
                    <a:prstGeom prst="rect">
                      <a:avLst/>
                    </a:prstGeom>
                    <a:noFill/>
                    <a:ln>
                      <a:noFill/>
                    </a:ln>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51249CDC" w14:textId="2EBC5877" w:rsidR="00660384" w:rsidRDefault="00660384" w:rsidP="00660384">
      <w:pPr>
        <w:pStyle w:val="ListParagraph"/>
        <w:numPr>
          <w:ilvl w:val="0"/>
          <w:numId w:val="26"/>
        </w:numPr>
        <w:spacing w:before="0" w:line="480" w:lineRule="auto"/>
        <w:ind w:left="709"/>
        <w:rPr>
          <w:szCs w:val="24"/>
          <w:lang w:val="id-ID"/>
        </w:rPr>
      </w:pPr>
      <w:r>
        <w:rPr>
          <w:szCs w:val="24"/>
          <w:lang w:val="id-ID"/>
        </w:rPr>
        <w:t>Rancangan Data Keuangan</w:t>
      </w:r>
    </w:p>
    <w:p w14:paraId="0A9A9D55" w14:textId="0015BF06"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3DB228D8">
            <wp:extent cx="4403816" cy="258387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413156" cy="2589353"/>
                    </a:xfrm>
                    <a:prstGeom prst="rect">
                      <a:avLst/>
                    </a:prstGeom>
                    <a:noFill/>
                    <a:ln>
                      <a:noFill/>
                    </a:ln>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18D2A143" w14:textId="3E416095" w:rsidR="00415910" w:rsidRDefault="00415910" w:rsidP="00415910">
      <w:pPr>
        <w:pStyle w:val="ListParagraph"/>
        <w:numPr>
          <w:ilvl w:val="0"/>
          <w:numId w:val="26"/>
        </w:numPr>
        <w:spacing w:line="480" w:lineRule="auto"/>
        <w:ind w:left="709"/>
        <w:rPr>
          <w:szCs w:val="24"/>
          <w:lang w:val="id-ID"/>
        </w:rPr>
      </w:pPr>
      <w:r>
        <w:rPr>
          <w:szCs w:val="24"/>
          <w:lang w:val="id-ID"/>
        </w:rPr>
        <w:t>Rancangan Data Supplier</w:t>
      </w:r>
    </w:p>
    <w:p w14:paraId="6D23099F" w14:textId="664A9793"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4C6E063D">
            <wp:extent cx="4259580" cy="248475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301883" cy="2509433"/>
                    </a:xfrm>
                    <a:prstGeom prst="rect">
                      <a:avLst/>
                    </a:prstGeom>
                    <a:noFill/>
                    <a:ln>
                      <a:noFill/>
                    </a:ln>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47FFD010" w:rsidR="008021A1" w:rsidRDefault="008021A1" w:rsidP="008021A1">
      <w:pPr>
        <w:pStyle w:val="ListParagraph"/>
        <w:spacing w:after="0" w:line="480" w:lineRule="auto"/>
        <w:ind w:left="0" w:firstLine="720"/>
        <w:rPr>
          <w:lang w:val="id-ID"/>
        </w:rPr>
      </w:pPr>
      <w:r>
        <w:rPr>
          <w:lang w:val="id-ID"/>
        </w:rPr>
        <w:t xml:space="preserve">Gambar </w:t>
      </w:r>
      <w:r w:rsidRPr="008566B9">
        <w:rPr>
          <w:lang w:val="id-ID"/>
        </w:rPr>
        <w:t>di atas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lmail dan lain-lain.</w:t>
      </w:r>
    </w:p>
    <w:p w14:paraId="3BDDC5B0" w14:textId="193A07C0" w:rsidR="008021A1" w:rsidRPr="008021A1" w:rsidRDefault="00290246" w:rsidP="008021A1">
      <w:pPr>
        <w:pStyle w:val="ListParagraph"/>
        <w:numPr>
          <w:ilvl w:val="0"/>
          <w:numId w:val="26"/>
        </w:numPr>
        <w:spacing w:after="0" w:line="480" w:lineRule="auto"/>
        <w:ind w:left="709"/>
        <w:rPr>
          <w:szCs w:val="24"/>
          <w:lang w:val="id-ID"/>
        </w:rPr>
      </w:pPr>
      <w:r>
        <w:rPr>
          <w:lang w:val="id-ID"/>
        </w:rPr>
        <w:t>Rancangan</w:t>
      </w:r>
      <w:r w:rsidR="008021A1">
        <w:rPr>
          <w:lang w:val="id-ID"/>
        </w:rPr>
        <w:t xml:space="preserve"> Perbandingan Supplier</w:t>
      </w:r>
    </w:p>
    <w:p w14:paraId="1AB16617" w14:textId="5C72CBCF"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33F21DD7">
            <wp:extent cx="4190218" cy="258387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220169" cy="2602342"/>
                    </a:xfrm>
                    <a:prstGeom prst="rect">
                      <a:avLst/>
                    </a:prstGeom>
                    <a:noFill/>
                    <a:ln>
                      <a:noFill/>
                    </a:ln>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696EF95B" w14:textId="66D24077" w:rsidR="00900367" w:rsidRDefault="00900367" w:rsidP="00900367">
      <w:pPr>
        <w:pStyle w:val="ListParagraph"/>
        <w:spacing w:after="0" w:line="480" w:lineRule="auto"/>
        <w:ind w:left="0" w:firstLine="720"/>
        <w:rPr>
          <w:szCs w:val="24"/>
          <w:lang w:val="id-ID"/>
        </w:rPr>
      </w:pPr>
      <w:r>
        <w:rPr>
          <w:lang w:val="id-ID"/>
        </w:rPr>
        <w:lastRenderedPageBreak/>
        <w:t xml:space="preserve">Gambar </w:t>
      </w:r>
      <w:r w:rsidRPr="008566B9">
        <w:rPr>
          <w:lang w:val="id-ID"/>
        </w:rPr>
        <w:t>di atas merupakan</w:t>
      </w:r>
      <w:r>
        <w:rPr>
          <w:lang w:val="id-ID"/>
        </w:rPr>
        <w:t xml:space="preserve"> halaman untuk membandingkan beberapa supplier terbaik </w:t>
      </w:r>
      <w:r w:rsidR="00467D57">
        <w:rPr>
          <w:lang w:val="id-ID"/>
        </w:rPr>
        <w:t>berdasarkan jumlah barang yang terjual</w:t>
      </w:r>
      <w:r>
        <w:rPr>
          <w:lang w:val="id-ID"/>
        </w:rPr>
        <w:t>.</w:t>
      </w:r>
    </w:p>
    <w:p w14:paraId="3B01AEAC" w14:textId="77777777" w:rsidR="008021A1" w:rsidRPr="008021A1" w:rsidRDefault="008021A1" w:rsidP="008021A1">
      <w:pPr>
        <w:pStyle w:val="ListParagraph"/>
        <w:spacing w:after="0" w:line="480" w:lineRule="auto"/>
        <w:ind w:left="0" w:firstLine="0"/>
        <w:jc w:val="center"/>
        <w:rPr>
          <w:szCs w:val="24"/>
          <w:lang w:val="id-ID"/>
        </w:rPr>
      </w:pPr>
    </w:p>
    <w:p w14:paraId="4FC21437" w14:textId="460368F0" w:rsidR="001D6712" w:rsidRPr="001D6712" w:rsidRDefault="001D6712" w:rsidP="001D6712">
      <w:pPr>
        <w:spacing w:before="0" w:line="480" w:lineRule="auto"/>
        <w:ind w:firstLine="0"/>
        <w:rPr>
          <w:lang w:val="id-ID"/>
        </w:rPr>
      </w:pPr>
    </w:p>
    <w:p w14:paraId="35FC2A04" w14:textId="5A15C06A" w:rsidR="001D6712" w:rsidRPr="001D6712" w:rsidRDefault="001D6712" w:rsidP="001D6712">
      <w:pPr>
        <w:tabs>
          <w:tab w:val="left" w:pos="2236"/>
        </w:tabs>
        <w:rPr>
          <w:lang w:val="id-ID"/>
        </w:rPr>
        <w:sectPr w:rsidR="001D6712" w:rsidRPr="001D6712" w:rsidSect="00357676">
          <w:headerReference w:type="default" r:id="rId78"/>
          <w:footerReference w:type="default" r:id="rId79"/>
          <w:pgSz w:w="11906" w:h="16838" w:code="9"/>
          <w:pgMar w:top="2268" w:right="1701" w:bottom="1701" w:left="2268" w:header="708" w:footer="708" w:gutter="0"/>
          <w:pgNumType w:start="37"/>
          <w:cols w:space="708"/>
          <w:docGrid w:linePitch="360"/>
        </w:sectPr>
      </w:pPr>
      <w:r>
        <w:rPr>
          <w:lang w:val="id-ID"/>
        </w:rPr>
        <w:tab/>
      </w:r>
    </w:p>
    <w:p w14:paraId="50F1A387" w14:textId="387C1BE7" w:rsidR="0097216C" w:rsidRDefault="00FB2823" w:rsidP="00661F5B">
      <w:pPr>
        <w:pStyle w:val="Heading1"/>
        <w:spacing w:before="0" w:after="240" w:line="480" w:lineRule="auto"/>
        <w:ind w:firstLine="0"/>
        <w:jc w:val="center"/>
        <w:rPr>
          <w:rFonts w:ascii="Times New Roman" w:hAnsi="Times New Roman" w:cs="Times New Roman"/>
          <w:b/>
          <w:bCs/>
          <w:color w:val="auto"/>
          <w:sz w:val="24"/>
          <w:szCs w:val="24"/>
          <w:lang w:val="id-ID"/>
        </w:rPr>
      </w:pPr>
      <w:bookmarkStart w:id="64" w:name="_Toc98667417"/>
      <w:r w:rsidRPr="008566B9">
        <w:rPr>
          <w:rFonts w:ascii="Times New Roman" w:hAnsi="Times New Roman" w:cs="Times New Roman"/>
          <w:b/>
          <w:bCs/>
          <w:color w:val="auto"/>
          <w:sz w:val="24"/>
          <w:szCs w:val="24"/>
          <w:lang w:val="id-ID"/>
        </w:rPr>
        <w:lastRenderedPageBreak/>
        <w:t>DAFTAR PUSTAKA</w:t>
      </w:r>
      <w:bookmarkEnd w:id="64"/>
    </w:p>
    <w:p w14:paraId="75125EBB" w14:textId="51453A7C" w:rsidR="00DB1428" w:rsidRDefault="00DB1428" w:rsidP="00DB1428">
      <w:pPr>
        <w:spacing w:after="0" w:line="240" w:lineRule="auto"/>
        <w:ind w:left="810" w:hanging="720"/>
        <w:rPr>
          <w:rFonts w:eastAsia="Times New Roman"/>
          <w:szCs w:val="24"/>
        </w:rPr>
      </w:pPr>
      <w:r>
        <w:rPr>
          <w:rFonts w:eastAsia="Times New Roman"/>
          <w:szCs w:val="24"/>
        </w:rPr>
        <w:t>Amalia, Yulia Rizki. 2018. “Penerapan Data Mining Untuk Prediksi Penjualan Produk Elektronik Terlaris Menggunakan Metode K-Nearest Neighbor (Studi Kasus: PT. Bintang Multi Sarana Palembang)”, Skripsi. Palembang:  Universitas Islam Negeri Raden Fatah.</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2DD5F0B" w14:textId="3453B5B6" w:rsidR="00DB1428" w:rsidRDefault="00DB1428" w:rsidP="00DB1428">
      <w:pPr>
        <w:spacing w:after="0" w:line="240" w:lineRule="auto"/>
        <w:ind w:left="810" w:hanging="720"/>
        <w:rPr>
          <w:rFonts w:eastAsia="Times New Roman"/>
          <w:szCs w:val="24"/>
        </w:rPr>
      </w:pPr>
      <w:r>
        <w:rPr>
          <w:rFonts w:eastAsia="Times New Roman"/>
          <w:szCs w:val="24"/>
        </w:rPr>
        <w:t xml:space="preserve">Arief, M.Rudyanto. 2011. </w:t>
      </w:r>
      <w:r>
        <w:rPr>
          <w:rFonts w:eastAsia="Times New Roman"/>
          <w:i/>
          <w:szCs w:val="24"/>
        </w:rPr>
        <w:t>Pemrograman Web Dinamis Menggunakan PHP dan MYSQL</w:t>
      </w:r>
      <w:r>
        <w:rPr>
          <w:rFonts w:eastAsia="Times New Roman"/>
          <w:szCs w:val="24"/>
        </w:rPr>
        <w:t>.  Yogyakarta: Andi Offset.</w:t>
      </w:r>
    </w:p>
    <w:p w14:paraId="3304A288" w14:textId="0A6EDCFD" w:rsidR="00DB1428" w:rsidRDefault="00DB1428" w:rsidP="00DB1428">
      <w:pPr>
        <w:spacing w:after="0" w:line="240" w:lineRule="auto"/>
        <w:ind w:left="810" w:hanging="720"/>
        <w:rPr>
          <w:rFonts w:eastAsia="Times New Roman"/>
          <w:szCs w:val="24"/>
        </w:rPr>
      </w:pPr>
      <w:r>
        <w:rPr>
          <w:rFonts w:eastAsia="Times New Roman"/>
          <w:szCs w:val="24"/>
        </w:rPr>
        <w:t xml:space="preserve">Handoko, T. Hani. 1995. </w:t>
      </w:r>
      <w:r>
        <w:rPr>
          <w:rFonts w:eastAsia="Times New Roman"/>
          <w:i/>
          <w:szCs w:val="24"/>
        </w:rPr>
        <w:t>Manajemen Personalia dan Sumber Daya Manusia</w:t>
      </w:r>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Fatta. 2007. </w:t>
      </w:r>
      <w:r>
        <w:rPr>
          <w:rFonts w:eastAsia="Times New Roman"/>
          <w:i/>
          <w:szCs w:val="24"/>
        </w:rPr>
        <w:t>Analisis dan Perancangan Sistem Informasi</w:t>
      </w:r>
      <w:r>
        <w:rPr>
          <w:rFonts w:eastAsia="Times New Roman"/>
          <w:szCs w:val="24"/>
        </w:rPr>
        <w:t>. Yogyakarta: Andi Offset.</w:t>
      </w:r>
    </w:p>
    <w:p w14:paraId="2E46BAFA" w14:textId="676B480F"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r>
        <w:rPr>
          <w:rFonts w:eastAsia="Times New Roman"/>
          <w:i/>
          <w:szCs w:val="24"/>
        </w:rPr>
        <w:t>Manajemen Operasi, Edisi 7</w:t>
      </w:r>
      <w:r>
        <w:rPr>
          <w:rFonts w:eastAsia="Times New Roman"/>
          <w:szCs w:val="24"/>
        </w:rPr>
        <w:t>. Jakarta: Salemba Empat.</w:t>
      </w:r>
    </w:p>
    <w:p w14:paraId="42619608" w14:textId="19B84F74" w:rsidR="00DB1428" w:rsidRDefault="00DB1428" w:rsidP="00DB1428">
      <w:pPr>
        <w:spacing w:after="0" w:line="240" w:lineRule="auto"/>
        <w:ind w:left="851" w:hanging="761"/>
        <w:rPr>
          <w:rFonts w:eastAsia="Times New Roman"/>
          <w:szCs w:val="24"/>
        </w:rPr>
      </w:pPr>
      <w:r>
        <w:rPr>
          <w:rFonts w:eastAsia="Times New Roman"/>
          <w:szCs w:val="24"/>
        </w:rPr>
        <w:t xml:space="preserve">Iriawan, N. dan Astuti, S.P. 2006. </w:t>
      </w:r>
      <w:r>
        <w:rPr>
          <w:rFonts w:eastAsia="Times New Roman"/>
          <w:i/>
          <w:szCs w:val="24"/>
        </w:rPr>
        <w:t>Mengolah Data Statistik dengan Mudah Menggunakan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Moelong, Lexi. 2002. </w:t>
      </w:r>
      <w:r>
        <w:rPr>
          <w:rFonts w:eastAsia="Times New Roman"/>
          <w:i/>
          <w:szCs w:val="24"/>
        </w:rPr>
        <w:t>Metodologi Penelitian Kualitatif</w:t>
      </w:r>
      <w:r>
        <w:rPr>
          <w:rFonts w:eastAsia="Times New Roman"/>
          <w:szCs w:val="24"/>
        </w:rPr>
        <w:t>. Bandung: Remaja Karya.</w:t>
      </w:r>
    </w:p>
    <w:p w14:paraId="264DD43A" w14:textId="21E59F50" w:rsidR="00DB1428" w:rsidRDefault="00DB1428" w:rsidP="00DB1428">
      <w:pPr>
        <w:spacing w:after="0" w:line="240" w:lineRule="auto"/>
        <w:ind w:left="851" w:hanging="761"/>
        <w:rPr>
          <w:rFonts w:eastAsia="Times New Roman"/>
          <w:szCs w:val="24"/>
        </w:rPr>
      </w:pPr>
      <w:r>
        <w:rPr>
          <w:rFonts w:eastAsia="Times New Roman"/>
          <w:szCs w:val="24"/>
        </w:rPr>
        <w:t xml:space="preserve">Jogiyanto. 2014. </w:t>
      </w:r>
      <w:r>
        <w:rPr>
          <w:rFonts w:eastAsia="Times New Roman"/>
          <w:i/>
          <w:szCs w:val="24"/>
        </w:rPr>
        <w:t>Analisis dan Desain Sistem Informasi, Sistem Informasi, Pendekatan Terstruktur Teori dan Praktek Aplikasi Bisnis</w:t>
      </w:r>
      <w:r>
        <w:rPr>
          <w:rFonts w:eastAsia="Times New Roman"/>
          <w:szCs w:val="24"/>
        </w:rPr>
        <w:t>. Yogyakarta: Andi Offset.</w:t>
      </w:r>
    </w:p>
    <w:p w14:paraId="55D9D7F3" w14:textId="011D885F" w:rsidR="00DB1428" w:rsidRDefault="00DB1428" w:rsidP="00DB1428">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Al- Qur’an Al- Karim dan Terjemahan</w:t>
      </w:r>
      <w:r>
        <w:rPr>
          <w:rFonts w:eastAsia="Times New Roman"/>
          <w:szCs w:val="24"/>
        </w:rPr>
        <w:t>. Jakarta: Lajnah Pentashihan Mushaf Al- Qur’an.</w:t>
      </w:r>
    </w:p>
    <w:p w14:paraId="7240E325" w14:textId="650562DA" w:rsidR="00DB1428" w:rsidRDefault="00DB1428" w:rsidP="00DB1428">
      <w:pPr>
        <w:spacing w:after="0" w:line="240" w:lineRule="auto"/>
        <w:ind w:left="720" w:hanging="630"/>
        <w:rPr>
          <w:rFonts w:eastAsia="Times New Roman"/>
          <w:szCs w:val="24"/>
        </w:rPr>
      </w:pPr>
      <w:r>
        <w:rPr>
          <w:rFonts w:eastAsia="Times New Roman"/>
          <w:szCs w:val="24"/>
        </w:rPr>
        <w:t xml:space="preserve">Ladjamuddin. 2005. </w:t>
      </w:r>
      <w:r>
        <w:rPr>
          <w:rFonts w:eastAsia="Times New Roman"/>
          <w:i/>
          <w:szCs w:val="24"/>
        </w:rPr>
        <w:t>Analisis dan Desain Sistem Informasi</w:t>
      </w:r>
      <w:r>
        <w:rPr>
          <w:rFonts w:eastAsia="Times New Roman"/>
          <w:szCs w:val="24"/>
        </w:rPr>
        <w:t xml:space="preserve">. Yogyakarta: Graha Ilmu. </w:t>
      </w:r>
    </w:p>
    <w:p w14:paraId="274A50F0" w14:textId="1AAE23D5" w:rsidR="00DB1428" w:rsidRDefault="00DB1428" w:rsidP="00DB1428">
      <w:pPr>
        <w:spacing w:after="0" w:line="240" w:lineRule="auto"/>
        <w:ind w:left="720" w:hanging="630"/>
        <w:rPr>
          <w:rFonts w:eastAsia="Times New Roman"/>
          <w:szCs w:val="24"/>
        </w:rPr>
      </w:pPr>
      <w:r>
        <w:rPr>
          <w:rFonts w:eastAsia="Times New Roman"/>
          <w:szCs w:val="24"/>
        </w:rPr>
        <w:t xml:space="preserve">Ladjamuddin. 2008. </w:t>
      </w:r>
      <w:r>
        <w:rPr>
          <w:rFonts w:eastAsia="Times New Roman"/>
          <w:i/>
          <w:szCs w:val="24"/>
        </w:rPr>
        <w:t>Rekayasa Perangkat Lunak. Cetakan II</w:t>
      </w:r>
      <w:r>
        <w:rPr>
          <w:rFonts w:eastAsia="Times New Roman"/>
          <w:szCs w:val="24"/>
        </w:rPr>
        <w:t>”. Yogyakarta: Graha Ilmu.</w:t>
      </w:r>
    </w:p>
    <w:p w14:paraId="690FE00D" w14:textId="77777777" w:rsidR="00DB1428" w:rsidRDefault="00DB1428" w:rsidP="00DB1428">
      <w:pPr>
        <w:spacing w:after="0" w:line="240" w:lineRule="auto"/>
        <w:ind w:left="720" w:hanging="630"/>
        <w:rPr>
          <w:rFonts w:eastAsia="Times New Roman"/>
          <w:szCs w:val="24"/>
        </w:rPr>
      </w:pPr>
      <w:r>
        <w:rPr>
          <w:rFonts w:eastAsia="Times New Roman"/>
          <w:szCs w:val="24"/>
        </w:rPr>
        <w:t xml:space="preserve">Masrur, Mukhamad. 2015. </w:t>
      </w:r>
      <w:r>
        <w:rPr>
          <w:rFonts w:eastAsia="Times New Roman"/>
          <w:i/>
          <w:szCs w:val="24"/>
        </w:rPr>
        <w:t>Pemrograman Web Dinamis Menggunakan Java Server Pages Dengan Java Database Relasional MySQL</w:t>
      </w:r>
      <w:r>
        <w:rPr>
          <w:rFonts w:eastAsia="Times New Roman"/>
          <w:szCs w:val="24"/>
        </w:rPr>
        <w:t>, Yogyakarta : Andi Offset.</w:t>
      </w:r>
    </w:p>
    <w:p w14:paraId="21133CE6" w14:textId="77777777" w:rsidR="00DB1428" w:rsidRDefault="00DB1428" w:rsidP="00DB1428">
      <w:pPr>
        <w:spacing w:after="0" w:line="240" w:lineRule="auto"/>
        <w:ind w:left="720" w:hanging="630"/>
        <w:rPr>
          <w:rFonts w:eastAsia="Times New Roman"/>
          <w:szCs w:val="24"/>
        </w:rPr>
      </w:pPr>
    </w:p>
    <w:p w14:paraId="6D2F0619" w14:textId="25A17121" w:rsidR="00DB1428" w:rsidRDefault="00DB1428" w:rsidP="00DB1428">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w:t>
      </w:r>
    </w:p>
    <w:p w14:paraId="56E3E6A5" w14:textId="3D7DD528" w:rsidR="00DB1428" w:rsidRDefault="00DB1428" w:rsidP="00DB1428">
      <w:pPr>
        <w:spacing w:after="0" w:line="240" w:lineRule="auto"/>
        <w:ind w:left="709" w:hanging="567"/>
        <w:rPr>
          <w:rFonts w:eastAsia="Times New Roman"/>
          <w:szCs w:val="24"/>
        </w:rPr>
      </w:pPr>
      <w:r>
        <w:rPr>
          <w:rFonts w:eastAsia="Times New Roman"/>
          <w:szCs w:val="24"/>
        </w:rPr>
        <w:t xml:space="preserve">Munandar, M. 1991:56. </w:t>
      </w:r>
      <w:r>
        <w:rPr>
          <w:rFonts w:eastAsia="Times New Roman"/>
          <w:i/>
          <w:szCs w:val="24"/>
        </w:rPr>
        <w:t>Pengertian Persediaan barang</w:t>
      </w:r>
      <w:r>
        <w:rPr>
          <w:rFonts w:eastAsia="Times New Roman"/>
          <w:szCs w:val="24"/>
        </w:rPr>
        <w:t xml:space="preserve">. </w:t>
      </w:r>
      <w:hyperlink r:id="rId80">
        <w:r>
          <w:rPr>
            <w:rFonts w:eastAsia="Times New Roman"/>
            <w:color w:val="0563C1"/>
            <w:szCs w:val="24"/>
            <w:u w:val="single"/>
          </w:rPr>
          <w:t>http://www.seputarpengetahuan.com/2 016/10/pengertian-persediaan-barangmenurut-para-ahli-lengkap.html</w:t>
        </w:r>
      </w:hyperlink>
      <w:r>
        <w:rPr>
          <w:rFonts w:eastAsia="Times New Roman"/>
          <w:szCs w:val="24"/>
        </w:rPr>
        <w:t xml:space="preserve">. Diakses pada tanggal 10 juli 2021. </w:t>
      </w:r>
    </w:p>
    <w:p w14:paraId="22F5BE13" w14:textId="1F673507" w:rsidR="00DB1428" w:rsidRDefault="00DB1428" w:rsidP="00DB1428">
      <w:pPr>
        <w:spacing w:after="0" w:line="240" w:lineRule="auto"/>
        <w:ind w:left="709" w:hanging="567"/>
        <w:rPr>
          <w:rFonts w:eastAsia="Times New Roman"/>
          <w:szCs w:val="24"/>
        </w:rPr>
      </w:pPr>
      <w:r>
        <w:rPr>
          <w:rFonts w:eastAsia="Times New Roman"/>
          <w:szCs w:val="24"/>
        </w:rPr>
        <w:t xml:space="preserve">Muniarti, T. 2020. </w:t>
      </w:r>
      <w:r>
        <w:rPr>
          <w:rFonts w:eastAsia="Times New Roman"/>
          <w:i/>
          <w:szCs w:val="24"/>
        </w:rPr>
        <w:t>Pengertian Sistem Informasi Menurut Para Ahli : Kompasiana Beyond Blogging.</w:t>
      </w:r>
      <w:r>
        <w:rPr>
          <w:rFonts w:eastAsia="Times New Roman"/>
          <w:szCs w:val="24"/>
        </w:rPr>
        <w:t xml:space="preserve"> Retrieved from Kompasiana Beyond Blogging. </w:t>
      </w:r>
      <w:hyperlink r:id="rId81">
        <w:r>
          <w:rPr>
            <w:rFonts w:eastAsia="Times New Roman"/>
            <w:color w:val="0563C1"/>
            <w:szCs w:val="24"/>
            <w:u w:val="single"/>
          </w:rPr>
          <w:t>https://www.kompasiana.com/inigift/5e100c96d541df0680769792/pengertian-sistem-informasi-menurut-ahli</w:t>
        </w:r>
      </w:hyperlink>
      <w:r>
        <w:rPr>
          <w:rFonts w:eastAsia="Times New Roman"/>
          <w:szCs w:val="24"/>
        </w:rPr>
        <w:t xml:space="preserve">. Diakses pada tanggal 10 juli 2021.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Tri Dharma Perguruan Tinggi</w:t>
      </w:r>
      <w:r>
        <w:rPr>
          <w:rFonts w:eastAsia="Times New Roman"/>
          <w:szCs w:val="24"/>
        </w:rPr>
        <w:t>. Jakarta: Catatan Aktivis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Selvya Aviana. 2012. </w:t>
      </w:r>
      <w:r>
        <w:rPr>
          <w:rFonts w:eastAsia="Times New Roman"/>
          <w:i/>
          <w:szCs w:val="24"/>
        </w:rPr>
        <w:t>Penerapan Pengendalian Internal dalam Sistem Informasi Akuntansi Berbasis Komputer</w:t>
      </w:r>
      <w:r>
        <w:rPr>
          <w:rFonts w:eastAsia="Times New Roman"/>
          <w:szCs w:val="24"/>
        </w:rPr>
        <w:t>.  Surabaya: Unika Widya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Murdick, dkk.1991. </w:t>
      </w:r>
      <w:r>
        <w:rPr>
          <w:rFonts w:eastAsia="Times New Roman"/>
          <w:i/>
          <w:szCs w:val="24"/>
        </w:rPr>
        <w:t>Sistem Informasi Untuk Manajemen Modern</w:t>
      </w:r>
      <w:r>
        <w:rPr>
          <w:rFonts w:eastAsia="Times New Roman"/>
          <w:szCs w:val="24"/>
        </w:rPr>
        <w:t>. Jakarta : Erlangg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r>
        <w:rPr>
          <w:rFonts w:eastAsia="Times New Roman"/>
          <w:i/>
          <w:szCs w:val="24"/>
        </w:rPr>
        <w:t>Rekayasa Perangkat Lunak Pendekatan Praktisi (Buku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Sari, Ani Oktarini dan Nuari, Elan. 2017. “Rancang Bangun Sistem Informasi Persediaan Barang Berbasis Web Dengan Metode Fast (</w:t>
      </w:r>
      <w:r>
        <w:rPr>
          <w:rFonts w:eastAsia="Times New Roman"/>
          <w:i/>
          <w:szCs w:val="24"/>
        </w:rPr>
        <w:t>Framework For The Applications</w:t>
      </w:r>
      <w:r>
        <w:rPr>
          <w:rFonts w:eastAsia="Times New Roman"/>
          <w:szCs w:val="24"/>
        </w:rPr>
        <w:t>)”, Jurnal. Jakarta: Program Studi Manajemen Informatika AMIK BSI Jakarta</w:t>
      </w:r>
    </w:p>
    <w:p w14:paraId="11C62959" w14:textId="345BD0C5" w:rsidR="00DB1428" w:rsidRDefault="00DB1428" w:rsidP="00DB1428">
      <w:pPr>
        <w:spacing w:after="0" w:line="240" w:lineRule="auto"/>
        <w:ind w:left="810" w:hanging="720"/>
        <w:rPr>
          <w:rFonts w:eastAsia="Times New Roman"/>
          <w:szCs w:val="24"/>
        </w:rPr>
      </w:pPr>
      <w:r>
        <w:rPr>
          <w:rFonts w:eastAsia="Times New Roman"/>
          <w:szCs w:val="24"/>
        </w:rPr>
        <w:t xml:space="preserve">Sari, Ajeng Kartika Mutiara. 2016. Sistem </w:t>
      </w:r>
      <w:r>
        <w:rPr>
          <w:rFonts w:eastAsia="Times New Roman"/>
          <w:i/>
          <w:szCs w:val="24"/>
        </w:rPr>
        <w:t>Forecasting</w:t>
      </w:r>
      <w:r>
        <w:rPr>
          <w:rFonts w:eastAsia="Times New Roman"/>
          <w:szCs w:val="24"/>
        </w:rPr>
        <w:t xml:space="preserve"> Persediaan Barang Dengan Menggunakan Metode </w:t>
      </w:r>
      <w:r>
        <w:rPr>
          <w:rFonts w:eastAsia="Times New Roman"/>
          <w:i/>
          <w:szCs w:val="24"/>
        </w:rPr>
        <w:t>Least Square</w:t>
      </w:r>
      <w:r>
        <w:rPr>
          <w:rFonts w:eastAsia="Times New Roman"/>
          <w:szCs w:val="24"/>
        </w:rPr>
        <w:t xml:space="preserve"> Pada CV. Atmaja Jaya. Skripsi. Kediri: Universitas Nusantara PGRI Kediri.</w:t>
      </w:r>
    </w:p>
    <w:p w14:paraId="2C4D64C8" w14:textId="4164D661" w:rsidR="00DB1428" w:rsidRDefault="00DB1428" w:rsidP="00DB1428">
      <w:pPr>
        <w:spacing w:after="0" w:line="240" w:lineRule="auto"/>
        <w:ind w:left="720" w:hanging="630"/>
        <w:rPr>
          <w:rFonts w:eastAsia="Times New Roman"/>
          <w:szCs w:val="24"/>
        </w:rPr>
      </w:pPr>
      <w:r>
        <w:rPr>
          <w:rFonts w:eastAsia="Times New Roman"/>
          <w:szCs w:val="24"/>
        </w:rPr>
        <w:t xml:space="preserve">Sugiyono. 2014. </w:t>
      </w:r>
      <w:r>
        <w:rPr>
          <w:rFonts w:eastAsia="Times New Roman"/>
          <w:i/>
          <w:szCs w:val="24"/>
        </w:rPr>
        <w:t>Metode Penelitian Pendekatan Kuantitatif, Kualitatif Dan R&amp;D.</w:t>
      </w:r>
      <w:r>
        <w:rPr>
          <w:rFonts w:eastAsia="Times New Roman"/>
          <w:szCs w:val="24"/>
        </w:rPr>
        <w:t xml:space="preserve"> Bandung: Alfabeta</w:t>
      </w:r>
    </w:p>
    <w:p w14:paraId="5AA5BC80" w14:textId="548125A6" w:rsidR="00DB1428" w:rsidRDefault="00DB1428" w:rsidP="00DB1428">
      <w:pPr>
        <w:spacing w:after="0" w:line="240" w:lineRule="auto"/>
        <w:ind w:left="720" w:hanging="630"/>
        <w:rPr>
          <w:rFonts w:eastAsia="Times New Roman"/>
          <w:szCs w:val="24"/>
        </w:rPr>
      </w:pPr>
      <w:r>
        <w:rPr>
          <w:rFonts w:eastAsia="Times New Roman"/>
          <w:szCs w:val="24"/>
        </w:rPr>
        <w:t xml:space="preserve">Sutabri, Tata. 2012. </w:t>
      </w:r>
      <w:r>
        <w:rPr>
          <w:rFonts w:eastAsia="Times New Roman"/>
          <w:i/>
          <w:szCs w:val="24"/>
        </w:rPr>
        <w:t>Konsep Sistem Informasi</w:t>
      </w:r>
      <w:r>
        <w:rPr>
          <w:rFonts w:eastAsia="Times New Roman"/>
          <w:szCs w:val="24"/>
        </w:rPr>
        <w:t>. Yogyakarta: Andi Publisher.</w:t>
      </w:r>
    </w:p>
    <w:p w14:paraId="7D1F0B95" w14:textId="19B50999" w:rsidR="00CC2284" w:rsidRPr="00DB1428" w:rsidRDefault="00DB1428" w:rsidP="00DB1428">
      <w:pPr>
        <w:spacing w:after="0" w:line="240" w:lineRule="auto"/>
        <w:ind w:left="720" w:hanging="630"/>
        <w:rPr>
          <w:rFonts w:eastAsia="Times New Roman"/>
          <w:szCs w:val="24"/>
        </w:rPr>
      </w:pPr>
      <w:r>
        <w:rPr>
          <w:rFonts w:eastAsia="Times New Roman"/>
          <w:szCs w:val="24"/>
        </w:rPr>
        <w:t xml:space="preserve">Zaki, Ali. 2009. </w:t>
      </w:r>
      <w:r>
        <w:rPr>
          <w:rFonts w:eastAsia="Times New Roman"/>
          <w:i/>
          <w:szCs w:val="24"/>
        </w:rPr>
        <w:t>Kiat Jitu Membuat Website Tanpa Modal</w:t>
      </w:r>
      <w:r>
        <w:rPr>
          <w:rFonts w:eastAsia="Times New Roman"/>
          <w:szCs w:val="24"/>
        </w:rPr>
        <w:t>. Jakarta: Elexmedia Komputindo.</w:t>
      </w:r>
    </w:p>
    <w:sectPr w:rsidR="00CC2284" w:rsidRPr="00DB1428" w:rsidSect="006F1540">
      <w:headerReference w:type="default" r:id="rId82"/>
      <w:footerReference w:type="default" r:id="rId83"/>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530B8D" w14:textId="77777777" w:rsidR="00C648ED" w:rsidRDefault="00C648ED" w:rsidP="00720B90">
      <w:pPr>
        <w:spacing w:before="0" w:after="0" w:line="240" w:lineRule="auto"/>
      </w:pPr>
      <w:r>
        <w:separator/>
      </w:r>
    </w:p>
  </w:endnote>
  <w:endnote w:type="continuationSeparator" w:id="0">
    <w:p w14:paraId="1AB969EE" w14:textId="77777777" w:rsidR="00C648ED" w:rsidRDefault="00C648ED"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C648ED">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435897"/>
      <w:docPartObj>
        <w:docPartGallery w:val="Page Numbers (Bottom of Page)"/>
        <w:docPartUnique/>
      </w:docPartObj>
    </w:sdtPr>
    <w:sdtEndPr/>
    <w:sdtContent>
      <w:p w14:paraId="3DE675DD" w14:textId="15AD6091" w:rsidR="00724EC5" w:rsidRDefault="00724EC5">
        <w:pPr>
          <w:pStyle w:val="Footer"/>
          <w:jc w:val="center"/>
        </w:pPr>
        <w:r>
          <w:fldChar w:fldCharType="begin"/>
        </w:r>
        <w:r>
          <w:instrText>PAGE   \* MERGEFORMAT</w:instrText>
        </w:r>
        <w:r>
          <w:fldChar w:fldCharType="separate"/>
        </w:r>
        <w:r>
          <w:rPr>
            <w:lang w:val="id-ID"/>
          </w:rPr>
          <w:t>2</w:t>
        </w:r>
        <w:r>
          <w:fldChar w:fldCharType="end"/>
        </w:r>
      </w:p>
    </w:sdtContent>
  </w:sdt>
  <w:p w14:paraId="4D448437" w14:textId="77777777" w:rsidR="00724EC5" w:rsidRDefault="00724EC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1CCAF" w14:textId="7B843705" w:rsidR="002F38DA" w:rsidRDefault="002F38DA">
    <w:pPr>
      <w:pStyle w:val="Footer"/>
      <w:jc w:val="center"/>
    </w:pPr>
  </w:p>
  <w:p w14:paraId="4418A204" w14:textId="77777777" w:rsidR="007C0881" w:rsidRDefault="007C0881">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7777777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960569"/>
      <w:docPartObj>
        <w:docPartGallery w:val="Page Numbers (Bottom of Page)"/>
        <w:docPartUnique/>
      </w:docPartObj>
    </w:sdtPr>
    <w:sdtEndPr/>
    <w:sdtContent>
      <w:p w14:paraId="68EB869C" w14:textId="5F6A9E7F" w:rsidR="0073691F" w:rsidRDefault="00357676">
        <w:pPr>
          <w:pStyle w:val="Footer"/>
          <w:jc w:val="center"/>
        </w:pPr>
        <w:r>
          <w:rPr>
            <w:lang w:val="id-ID"/>
          </w:rPr>
          <w:t>36</w:t>
        </w:r>
      </w:p>
    </w:sdtContent>
  </w:sdt>
  <w:p w14:paraId="387E861B" w14:textId="77777777" w:rsidR="0073691F" w:rsidRDefault="0073691F">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685607"/>
      <w:docPartObj>
        <w:docPartGallery w:val="Page Numbers (Bottom of Page)"/>
        <w:docPartUnique/>
      </w:docPartObj>
    </w:sdtPr>
    <w:sdtEndPr>
      <w:rPr>
        <w:noProof/>
      </w:rPr>
    </w:sdtEndPr>
    <w:sdtContent>
      <w:p w14:paraId="4A46A1B1" w14:textId="2A0C8A0F" w:rsidR="00B50D77" w:rsidRDefault="00C648ED">
        <w:pPr>
          <w:pStyle w:val="Footer"/>
          <w:jc w:val="center"/>
        </w:pPr>
      </w:p>
    </w:sdtContent>
  </w:sdt>
  <w:p w14:paraId="12B5D221" w14:textId="77777777" w:rsidR="00B50D77" w:rsidRDefault="00B50D77">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6C75" w14:textId="4F9C5346" w:rsidR="008648F3" w:rsidRDefault="008648F3">
    <w:pPr>
      <w:pStyle w:val="Footer"/>
      <w:jc w:val="center"/>
    </w:pPr>
  </w:p>
  <w:p w14:paraId="3521C30F" w14:textId="77777777" w:rsidR="008648F3" w:rsidRDefault="008648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16949D0"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686063"/>
      <w:docPartObj>
        <w:docPartGallery w:val="Page Numbers (Bottom of Page)"/>
        <w:docPartUnique/>
      </w:docPartObj>
    </w:sdtPr>
    <w:sdtEndPr/>
    <w:sdtContent>
      <w:p w14:paraId="378EC95A" w14:textId="59906FA0" w:rsidR="00954CF6" w:rsidRDefault="00954CF6">
        <w:pPr>
          <w:pStyle w:val="Footer"/>
          <w:jc w:val="center"/>
        </w:pPr>
        <w:r>
          <w:fldChar w:fldCharType="begin"/>
        </w:r>
        <w:r>
          <w:instrText>PAGE   \* MERGEFORMAT</w:instrText>
        </w:r>
        <w:r>
          <w:fldChar w:fldCharType="separate"/>
        </w:r>
        <w:r>
          <w:rPr>
            <w:lang w:val="id-ID"/>
          </w:rPr>
          <w:t>2</w:t>
        </w:r>
        <w:r>
          <w:fldChar w:fldCharType="end"/>
        </w:r>
      </w:p>
    </w:sdtContent>
  </w:sdt>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9699552"/>
      <w:docPartObj>
        <w:docPartGallery w:val="Page Numbers (Bottom of Page)"/>
        <w:docPartUnique/>
      </w:docPartObj>
    </w:sdtPr>
    <w:sdtEndPr>
      <w:rPr>
        <w:noProof/>
      </w:rPr>
    </w:sdtEndPr>
    <w:sdtContent>
      <w:p w14:paraId="18DCE95C" w14:textId="5B075E70"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C901F1" w14:textId="77777777" w:rsidR="00CA2A95" w:rsidRDefault="00CA2A9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End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9538481"/>
      <w:docPartObj>
        <w:docPartGallery w:val="Page Numbers (Bottom of Page)"/>
        <w:docPartUnique/>
      </w:docPartObj>
    </w:sdtPr>
    <w:sdtEndPr>
      <w:rPr>
        <w:noProof/>
      </w:rPr>
    </w:sdtEndPr>
    <w:sdtContent>
      <w:p w14:paraId="089D384A" w14:textId="31B23C8D" w:rsidR="00DA693B" w:rsidRDefault="00DA69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AA4F9" w14:textId="77777777" w:rsidR="009F65A6" w:rsidRDefault="009F65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E9E598" w14:textId="77777777" w:rsidR="00C648ED" w:rsidRDefault="00C648ED" w:rsidP="00720B90">
      <w:pPr>
        <w:spacing w:before="0" w:after="0" w:line="240" w:lineRule="auto"/>
      </w:pPr>
      <w:r>
        <w:separator/>
      </w:r>
    </w:p>
  </w:footnote>
  <w:footnote w:type="continuationSeparator" w:id="0">
    <w:p w14:paraId="76E94996" w14:textId="77777777" w:rsidR="00C648ED" w:rsidRDefault="00C648ED"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5957415"/>
      <w:docPartObj>
        <w:docPartGallery w:val="Page Numbers (Top of Page)"/>
        <w:docPartUnique/>
      </w:docPartObj>
    </w:sdtPr>
    <w:sdtEndPr>
      <w:rPr>
        <w:noProof/>
      </w:rPr>
    </w:sdtEndPr>
    <w:sdtContent>
      <w:p w14:paraId="5080715D" w14:textId="0BAC9327"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90866E" w14:textId="77777777" w:rsidR="007C0881" w:rsidRDefault="007C088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651581"/>
      <w:docPartObj>
        <w:docPartGallery w:val="Page Numbers (Top of Page)"/>
        <w:docPartUnique/>
      </w:docPartObj>
    </w:sdtPr>
    <w:sdtEndPr>
      <w:rPr>
        <w:noProof/>
      </w:rPr>
    </w:sdtEndPr>
    <w:sdtContent>
      <w:p w14:paraId="03013AD7" w14:textId="07315776" w:rsidR="002F38DA" w:rsidRDefault="002F38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4F249" w14:textId="40CC7127" w:rsidR="002F38DA" w:rsidRDefault="002F38DA">
    <w:pPr>
      <w:pStyle w:val="Header"/>
      <w:jc w:val="right"/>
    </w:pPr>
  </w:p>
  <w:p w14:paraId="4AAFCFC8" w14:textId="77777777" w:rsidR="002F38DA" w:rsidRDefault="002F38DA" w:rsidP="002F38DA">
    <w:pPr>
      <w:pStyle w:val="Header"/>
      <w:tabs>
        <w:tab w:val="clear" w:pos="4513"/>
        <w:tab w:val="clear" w:pos="9026"/>
        <w:tab w:val="left" w:pos="6636"/>
      </w:tabs>
    </w:pPr>
    <w:r>
      <w:tab/>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End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EndPr/>
    <w:sdtContent>
      <w:p w14:paraId="644AF2C2" w14:textId="58589F7F" w:rsidR="00B50D77" w:rsidRDefault="00B50D77">
        <w:pPr>
          <w:pStyle w:val="Header"/>
          <w:jc w:val="right"/>
        </w:pPr>
        <w:r>
          <w:fldChar w:fldCharType="begin"/>
        </w:r>
        <w:r>
          <w:instrText>PAGE   \* MERGEFORMAT</w:instrText>
        </w:r>
        <w:r>
          <w:fldChar w:fldCharType="separate"/>
        </w:r>
        <w:r>
          <w:rPr>
            <w:lang w:val="id-ID"/>
          </w:rPr>
          <w:t>2</w:t>
        </w:r>
        <w:r>
          <w:fldChar w:fldCharType="end"/>
        </w:r>
      </w:p>
    </w:sdtContent>
  </w:sdt>
  <w:p w14:paraId="03CCFE75" w14:textId="77777777" w:rsidR="00B50D77" w:rsidRDefault="00B50D77">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6611"/>
      <w:docPartObj>
        <w:docPartGallery w:val="Page Numbers (Top of Page)"/>
        <w:docPartUnique/>
      </w:docPartObj>
    </w:sdtPr>
    <w:sdtEndPr>
      <w:rPr>
        <w:noProof/>
      </w:rPr>
    </w:sdtEndPr>
    <w:sdtContent>
      <w:p w14:paraId="6CCB4BCE" w14:textId="71047AC2" w:rsidR="008648F3" w:rsidRDefault="008648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F33CE7" w14:textId="77777777" w:rsidR="008648F3" w:rsidRDefault="008648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C648ED">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91763" w14:textId="6863F3C2" w:rsidR="00DB7B50" w:rsidRDefault="00DB7B50" w:rsidP="00DB7B50">
    <w:pPr>
      <w:pStyle w:val="Header"/>
      <w:jc w:val="center"/>
    </w:pPr>
  </w:p>
  <w:p w14:paraId="6B082A69"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1854E5"/>
    <w:multiLevelType w:val="hybridMultilevel"/>
    <w:tmpl w:val="DA56BCD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3" w15:restartNumberingAfterBreak="0">
    <w:nsid w:val="060C26EA"/>
    <w:multiLevelType w:val="hybridMultilevel"/>
    <w:tmpl w:val="2E224924"/>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5120E7A"/>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EC5D9F"/>
    <w:multiLevelType w:val="hybridMultilevel"/>
    <w:tmpl w:val="8D2E9AA0"/>
    <w:lvl w:ilvl="0" w:tplc="0409000F">
      <w:start w:val="1"/>
      <w:numFmt w:val="decimal"/>
      <w:lvlText w:val="%1."/>
      <w:lvlJc w:val="left"/>
      <w:pPr>
        <w:ind w:left="720" w:hanging="360"/>
      </w:pPr>
    </w:lvl>
    <w:lvl w:ilvl="1" w:tplc="E1786578">
      <w:start w:val="1"/>
      <w:numFmt w:val="decimal"/>
      <w:lvlText w:val="%2."/>
      <w:lvlJc w:val="left"/>
      <w:pPr>
        <w:ind w:left="1440" w:hanging="360"/>
      </w:pPr>
      <w:rPr>
        <w:i w:val="0"/>
        <w:iCs/>
      </w:rPr>
    </w:lvl>
    <w:lvl w:ilvl="2" w:tplc="B186EE7A">
      <w:start w:val="5"/>
      <w:numFmt w:val="upperLetter"/>
      <w:lvlText w:val="%3."/>
      <w:lvlJc w:val="left"/>
      <w:pPr>
        <w:ind w:left="2340" w:hanging="360"/>
      </w:pPr>
      <w:rPr>
        <w:rFonts w:hint="default"/>
        <w:b/>
        <w:i w:val="0"/>
      </w:rPr>
    </w:lvl>
    <w:lvl w:ilvl="3" w:tplc="B42C79CA">
      <w:start w:val="1"/>
      <w:numFmt w:val="lowerLetter"/>
      <w:lvlText w:val="%4."/>
      <w:lvlJc w:val="left"/>
      <w:pPr>
        <w:ind w:left="2880" w:hanging="360"/>
      </w:pPr>
      <w:rPr>
        <w:rFonts w:hint="default"/>
        <w:i w:val="0"/>
      </w:rPr>
    </w:lvl>
    <w:lvl w:ilvl="4" w:tplc="E0305182">
      <w:start w:val="1"/>
      <w:numFmt w:val="lowerLetter"/>
      <w:lvlText w:val="%5)"/>
      <w:lvlJc w:val="left"/>
      <w:pPr>
        <w:ind w:left="3600" w:hanging="360"/>
      </w:pPr>
      <w:rPr>
        <w:rFonts w:hint="default"/>
        <w:b/>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9A79F3"/>
    <w:multiLevelType w:val="hybridMultilevel"/>
    <w:tmpl w:val="73C243C0"/>
    <w:lvl w:ilvl="0" w:tplc="E2DC8F8C">
      <w:start w:val="7"/>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0" w15:restartNumberingAfterBreak="0">
    <w:nsid w:val="45162046"/>
    <w:multiLevelType w:val="hybridMultilevel"/>
    <w:tmpl w:val="5AC6D5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6C4189D"/>
    <w:multiLevelType w:val="hybridMultilevel"/>
    <w:tmpl w:val="C4686D7C"/>
    <w:lvl w:ilvl="0" w:tplc="D40ECFBC">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5" w15:restartNumberingAfterBreak="0">
    <w:nsid w:val="58DD5C6A"/>
    <w:multiLevelType w:val="hybridMultilevel"/>
    <w:tmpl w:val="508A1268"/>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8"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6D1F1C43"/>
    <w:multiLevelType w:val="hybridMultilevel"/>
    <w:tmpl w:val="EB6E9D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EF57921"/>
    <w:multiLevelType w:val="hybridMultilevel"/>
    <w:tmpl w:val="17404B78"/>
    <w:lvl w:ilvl="0" w:tplc="AF36228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35"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9" w15:restartNumberingAfterBreak="0">
    <w:nsid w:val="779905FB"/>
    <w:multiLevelType w:val="hybridMultilevel"/>
    <w:tmpl w:val="14D6AB6C"/>
    <w:lvl w:ilvl="0" w:tplc="C9D482A4">
      <w:start w:val="1"/>
      <w:numFmt w:val="decimal"/>
      <w:lvlText w:val="%1."/>
      <w:lvlJc w:val="left"/>
      <w:pPr>
        <w:ind w:left="502" w:hanging="360"/>
      </w:pPr>
      <w:rPr>
        <w:rFonts w:hint="default"/>
        <w:b w:val="0"/>
        <w:bCs w:val="0"/>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0"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1"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2" w15:restartNumberingAfterBreak="0">
    <w:nsid w:val="7CFE6293"/>
    <w:multiLevelType w:val="hybridMultilevel"/>
    <w:tmpl w:val="C30ACA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72037716">
    <w:abstractNumId w:val="26"/>
  </w:num>
  <w:num w:numId="2" w16cid:durableId="177039259">
    <w:abstractNumId w:val="17"/>
  </w:num>
  <w:num w:numId="3" w16cid:durableId="1552570664">
    <w:abstractNumId w:val="38"/>
  </w:num>
  <w:num w:numId="4" w16cid:durableId="1521550199">
    <w:abstractNumId w:val="6"/>
  </w:num>
  <w:num w:numId="5" w16cid:durableId="924385770">
    <w:abstractNumId w:val="25"/>
  </w:num>
  <w:num w:numId="6" w16cid:durableId="2066365511">
    <w:abstractNumId w:val="28"/>
  </w:num>
  <w:num w:numId="7" w16cid:durableId="1644507637">
    <w:abstractNumId w:val="22"/>
  </w:num>
  <w:num w:numId="8" w16cid:durableId="319818408">
    <w:abstractNumId w:val="0"/>
  </w:num>
  <w:num w:numId="9" w16cid:durableId="1986272954">
    <w:abstractNumId w:val="4"/>
  </w:num>
  <w:num w:numId="10" w16cid:durableId="217787767">
    <w:abstractNumId w:val="11"/>
  </w:num>
  <w:num w:numId="11" w16cid:durableId="1047610296">
    <w:abstractNumId w:val="1"/>
  </w:num>
  <w:num w:numId="12" w16cid:durableId="1459883965">
    <w:abstractNumId w:val="41"/>
  </w:num>
  <w:num w:numId="13" w16cid:durableId="677853537">
    <w:abstractNumId w:val="23"/>
  </w:num>
  <w:num w:numId="14" w16cid:durableId="2032685007">
    <w:abstractNumId w:val="33"/>
  </w:num>
  <w:num w:numId="15" w16cid:durableId="67846363">
    <w:abstractNumId w:val="35"/>
  </w:num>
  <w:num w:numId="16" w16cid:durableId="1601982814">
    <w:abstractNumId w:val="5"/>
  </w:num>
  <w:num w:numId="17" w16cid:durableId="365956993">
    <w:abstractNumId w:val="13"/>
  </w:num>
  <w:num w:numId="18" w16cid:durableId="1625230297">
    <w:abstractNumId w:val="7"/>
  </w:num>
  <w:num w:numId="19" w16cid:durableId="933519477">
    <w:abstractNumId w:val="27"/>
  </w:num>
  <w:num w:numId="20" w16cid:durableId="453868992">
    <w:abstractNumId w:val="30"/>
  </w:num>
  <w:num w:numId="21" w16cid:durableId="2001691226">
    <w:abstractNumId w:val="29"/>
  </w:num>
  <w:num w:numId="22" w16cid:durableId="1303344215">
    <w:abstractNumId w:val="9"/>
  </w:num>
  <w:num w:numId="23" w16cid:durableId="858396595">
    <w:abstractNumId w:val="37"/>
  </w:num>
  <w:num w:numId="24" w16cid:durableId="1100956822">
    <w:abstractNumId w:val="20"/>
  </w:num>
  <w:num w:numId="25" w16cid:durableId="1678772482">
    <w:abstractNumId w:val="14"/>
  </w:num>
  <w:num w:numId="26" w16cid:durableId="703408519">
    <w:abstractNumId w:val="31"/>
  </w:num>
  <w:num w:numId="27" w16cid:durableId="250504557">
    <w:abstractNumId w:val="18"/>
  </w:num>
  <w:num w:numId="28" w16cid:durableId="312023304">
    <w:abstractNumId w:val="16"/>
  </w:num>
  <w:num w:numId="29" w16cid:durableId="532423219">
    <w:abstractNumId w:val="15"/>
  </w:num>
  <w:num w:numId="30" w16cid:durableId="240649335">
    <w:abstractNumId w:val="10"/>
  </w:num>
  <w:num w:numId="31" w16cid:durableId="113528028">
    <w:abstractNumId w:val="36"/>
  </w:num>
  <w:num w:numId="32" w16cid:durableId="2064870633">
    <w:abstractNumId w:val="32"/>
  </w:num>
  <w:num w:numId="33" w16cid:durableId="454719755">
    <w:abstractNumId w:val="19"/>
  </w:num>
  <w:num w:numId="34" w16cid:durableId="1747606552">
    <w:abstractNumId w:val="24"/>
  </w:num>
  <w:num w:numId="35" w16cid:durableId="1148398818">
    <w:abstractNumId w:val="12"/>
  </w:num>
  <w:num w:numId="36" w16cid:durableId="467012919">
    <w:abstractNumId w:val="42"/>
  </w:num>
  <w:num w:numId="37" w16cid:durableId="885993052">
    <w:abstractNumId w:val="21"/>
  </w:num>
  <w:num w:numId="38" w16cid:durableId="2096658216">
    <w:abstractNumId w:val="34"/>
  </w:num>
  <w:num w:numId="39" w16cid:durableId="1524052116">
    <w:abstractNumId w:val="40"/>
  </w:num>
  <w:num w:numId="40" w16cid:durableId="248396418">
    <w:abstractNumId w:val="8"/>
  </w:num>
  <w:num w:numId="41" w16cid:durableId="1123305521">
    <w:abstractNumId w:val="39"/>
  </w:num>
  <w:num w:numId="42" w16cid:durableId="351298722">
    <w:abstractNumId w:val="2"/>
  </w:num>
  <w:num w:numId="43" w16cid:durableId="293490703">
    <w:abstractNumId w:val="3"/>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113"/>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10746"/>
    <w:rsid w:val="00010B1E"/>
    <w:rsid w:val="0001150B"/>
    <w:rsid w:val="00013877"/>
    <w:rsid w:val="00015584"/>
    <w:rsid w:val="00021D5A"/>
    <w:rsid w:val="0002293B"/>
    <w:rsid w:val="00024AC1"/>
    <w:rsid w:val="00024E3C"/>
    <w:rsid w:val="00025382"/>
    <w:rsid w:val="000304D5"/>
    <w:rsid w:val="000304FF"/>
    <w:rsid w:val="000326A2"/>
    <w:rsid w:val="00033046"/>
    <w:rsid w:val="00033238"/>
    <w:rsid w:val="00037930"/>
    <w:rsid w:val="000435F4"/>
    <w:rsid w:val="000476AD"/>
    <w:rsid w:val="000506B2"/>
    <w:rsid w:val="0005350D"/>
    <w:rsid w:val="000557AC"/>
    <w:rsid w:val="00063591"/>
    <w:rsid w:val="00064E94"/>
    <w:rsid w:val="000664AC"/>
    <w:rsid w:val="000665EA"/>
    <w:rsid w:val="00070F99"/>
    <w:rsid w:val="0007119E"/>
    <w:rsid w:val="000726AC"/>
    <w:rsid w:val="00073A08"/>
    <w:rsid w:val="00074EA9"/>
    <w:rsid w:val="0007600F"/>
    <w:rsid w:val="00076B38"/>
    <w:rsid w:val="00080608"/>
    <w:rsid w:val="000838CC"/>
    <w:rsid w:val="000856E9"/>
    <w:rsid w:val="00085AF8"/>
    <w:rsid w:val="00086004"/>
    <w:rsid w:val="00092589"/>
    <w:rsid w:val="0009503C"/>
    <w:rsid w:val="000A49BA"/>
    <w:rsid w:val="000A6656"/>
    <w:rsid w:val="000B531F"/>
    <w:rsid w:val="000B6FE3"/>
    <w:rsid w:val="000C0082"/>
    <w:rsid w:val="000C4A12"/>
    <w:rsid w:val="000C5AEC"/>
    <w:rsid w:val="000D45B6"/>
    <w:rsid w:val="000D6C9A"/>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2FEE"/>
    <w:rsid w:val="00103BB2"/>
    <w:rsid w:val="0010463F"/>
    <w:rsid w:val="00106ACD"/>
    <w:rsid w:val="001103E8"/>
    <w:rsid w:val="001117D8"/>
    <w:rsid w:val="001156E9"/>
    <w:rsid w:val="00115802"/>
    <w:rsid w:val="00123DD2"/>
    <w:rsid w:val="00127106"/>
    <w:rsid w:val="001271D4"/>
    <w:rsid w:val="00132873"/>
    <w:rsid w:val="001347D5"/>
    <w:rsid w:val="0014037B"/>
    <w:rsid w:val="0014083B"/>
    <w:rsid w:val="00142CD6"/>
    <w:rsid w:val="00143771"/>
    <w:rsid w:val="00144922"/>
    <w:rsid w:val="00145970"/>
    <w:rsid w:val="001475FD"/>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807A1"/>
    <w:rsid w:val="00186730"/>
    <w:rsid w:val="00187E82"/>
    <w:rsid w:val="00192405"/>
    <w:rsid w:val="00195542"/>
    <w:rsid w:val="00196290"/>
    <w:rsid w:val="001A0270"/>
    <w:rsid w:val="001A2F3D"/>
    <w:rsid w:val="001A31A9"/>
    <w:rsid w:val="001A47FF"/>
    <w:rsid w:val="001A4F66"/>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68B7"/>
    <w:rsid w:val="001E76D0"/>
    <w:rsid w:val="001F1FA2"/>
    <w:rsid w:val="001F2A90"/>
    <w:rsid w:val="001F6C32"/>
    <w:rsid w:val="002012B8"/>
    <w:rsid w:val="00201D0B"/>
    <w:rsid w:val="00202535"/>
    <w:rsid w:val="0020494F"/>
    <w:rsid w:val="00204F24"/>
    <w:rsid w:val="00207E62"/>
    <w:rsid w:val="00210601"/>
    <w:rsid w:val="0021285E"/>
    <w:rsid w:val="00214843"/>
    <w:rsid w:val="00214FFC"/>
    <w:rsid w:val="00216773"/>
    <w:rsid w:val="00220AEB"/>
    <w:rsid w:val="00220F78"/>
    <w:rsid w:val="00223C84"/>
    <w:rsid w:val="00225157"/>
    <w:rsid w:val="00226359"/>
    <w:rsid w:val="0022697E"/>
    <w:rsid w:val="002305C1"/>
    <w:rsid w:val="00232660"/>
    <w:rsid w:val="0023369C"/>
    <w:rsid w:val="002348AE"/>
    <w:rsid w:val="00234D1D"/>
    <w:rsid w:val="00237B09"/>
    <w:rsid w:val="00237F25"/>
    <w:rsid w:val="00240AAA"/>
    <w:rsid w:val="00241ED9"/>
    <w:rsid w:val="0024405D"/>
    <w:rsid w:val="002457BE"/>
    <w:rsid w:val="00245D67"/>
    <w:rsid w:val="00246555"/>
    <w:rsid w:val="00247F7B"/>
    <w:rsid w:val="00254878"/>
    <w:rsid w:val="0026158B"/>
    <w:rsid w:val="00261A4B"/>
    <w:rsid w:val="00265B66"/>
    <w:rsid w:val="00270940"/>
    <w:rsid w:val="0027172F"/>
    <w:rsid w:val="00271C9C"/>
    <w:rsid w:val="00275D71"/>
    <w:rsid w:val="002779AA"/>
    <w:rsid w:val="00277C6E"/>
    <w:rsid w:val="00281ED8"/>
    <w:rsid w:val="00286583"/>
    <w:rsid w:val="00286D08"/>
    <w:rsid w:val="00290246"/>
    <w:rsid w:val="00293AAF"/>
    <w:rsid w:val="002A036E"/>
    <w:rsid w:val="002A2042"/>
    <w:rsid w:val="002A4849"/>
    <w:rsid w:val="002A4ACC"/>
    <w:rsid w:val="002A4CD8"/>
    <w:rsid w:val="002A7875"/>
    <w:rsid w:val="002A7A85"/>
    <w:rsid w:val="002B0210"/>
    <w:rsid w:val="002B45E9"/>
    <w:rsid w:val="002C47A1"/>
    <w:rsid w:val="002D01F6"/>
    <w:rsid w:val="002D0B9E"/>
    <w:rsid w:val="002D173D"/>
    <w:rsid w:val="002E0923"/>
    <w:rsid w:val="002E15D3"/>
    <w:rsid w:val="002E245E"/>
    <w:rsid w:val="002E618E"/>
    <w:rsid w:val="002E6301"/>
    <w:rsid w:val="002F0C46"/>
    <w:rsid w:val="002F38DA"/>
    <w:rsid w:val="002F3EA2"/>
    <w:rsid w:val="002F5A9C"/>
    <w:rsid w:val="00300CDA"/>
    <w:rsid w:val="00302713"/>
    <w:rsid w:val="00303EDE"/>
    <w:rsid w:val="003054D4"/>
    <w:rsid w:val="00306C2B"/>
    <w:rsid w:val="0031040A"/>
    <w:rsid w:val="003116E4"/>
    <w:rsid w:val="003120CC"/>
    <w:rsid w:val="00313129"/>
    <w:rsid w:val="00320238"/>
    <w:rsid w:val="003226F2"/>
    <w:rsid w:val="00322741"/>
    <w:rsid w:val="00323654"/>
    <w:rsid w:val="00323DA0"/>
    <w:rsid w:val="0032418C"/>
    <w:rsid w:val="0032643B"/>
    <w:rsid w:val="0033064C"/>
    <w:rsid w:val="00330668"/>
    <w:rsid w:val="003322AF"/>
    <w:rsid w:val="0033414B"/>
    <w:rsid w:val="0033532C"/>
    <w:rsid w:val="00336578"/>
    <w:rsid w:val="003378D2"/>
    <w:rsid w:val="00340446"/>
    <w:rsid w:val="003404FD"/>
    <w:rsid w:val="0034120D"/>
    <w:rsid w:val="00345C87"/>
    <w:rsid w:val="003470E8"/>
    <w:rsid w:val="0034776C"/>
    <w:rsid w:val="0035537E"/>
    <w:rsid w:val="003564CA"/>
    <w:rsid w:val="00356554"/>
    <w:rsid w:val="00357676"/>
    <w:rsid w:val="00361B3D"/>
    <w:rsid w:val="00365445"/>
    <w:rsid w:val="00366377"/>
    <w:rsid w:val="003735DA"/>
    <w:rsid w:val="003775C6"/>
    <w:rsid w:val="00377BD5"/>
    <w:rsid w:val="00380993"/>
    <w:rsid w:val="00380DB1"/>
    <w:rsid w:val="00381941"/>
    <w:rsid w:val="00381A4B"/>
    <w:rsid w:val="00381E63"/>
    <w:rsid w:val="00385288"/>
    <w:rsid w:val="00385569"/>
    <w:rsid w:val="00385C7A"/>
    <w:rsid w:val="00386C87"/>
    <w:rsid w:val="003872D8"/>
    <w:rsid w:val="00390E10"/>
    <w:rsid w:val="003939B4"/>
    <w:rsid w:val="00395C85"/>
    <w:rsid w:val="00396071"/>
    <w:rsid w:val="003A00F5"/>
    <w:rsid w:val="003A0789"/>
    <w:rsid w:val="003A08C0"/>
    <w:rsid w:val="003B1ABE"/>
    <w:rsid w:val="003B21F6"/>
    <w:rsid w:val="003B3836"/>
    <w:rsid w:val="003B4646"/>
    <w:rsid w:val="003B5039"/>
    <w:rsid w:val="003B78A9"/>
    <w:rsid w:val="003C0DD5"/>
    <w:rsid w:val="003C15C2"/>
    <w:rsid w:val="003C4EF1"/>
    <w:rsid w:val="003D11F4"/>
    <w:rsid w:val="003D19D2"/>
    <w:rsid w:val="003D44C7"/>
    <w:rsid w:val="003D583F"/>
    <w:rsid w:val="003D68FA"/>
    <w:rsid w:val="003E225E"/>
    <w:rsid w:val="003E3661"/>
    <w:rsid w:val="003E6781"/>
    <w:rsid w:val="003E77CC"/>
    <w:rsid w:val="003F01CB"/>
    <w:rsid w:val="003F0EB8"/>
    <w:rsid w:val="003F3F25"/>
    <w:rsid w:val="003F5046"/>
    <w:rsid w:val="003F558B"/>
    <w:rsid w:val="003F5FFB"/>
    <w:rsid w:val="003F72EA"/>
    <w:rsid w:val="00403A40"/>
    <w:rsid w:val="004045FE"/>
    <w:rsid w:val="004101AD"/>
    <w:rsid w:val="00415661"/>
    <w:rsid w:val="00415910"/>
    <w:rsid w:val="00422FDE"/>
    <w:rsid w:val="00423A1D"/>
    <w:rsid w:val="004241A1"/>
    <w:rsid w:val="004302F3"/>
    <w:rsid w:val="004305F0"/>
    <w:rsid w:val="00431629"/>
    <w:rsid w:val="00431B2C"/>
    <w:rsid w:val="00432581"/>
    <w:rsid w:val="00432C19"/>
    <w:rsid w:val="0043463C"/>
    <w:rsid w:val="00434A93"/>
    <w:rsid w:val="00435EA0"/>
    <w:rsid w:val="00442B1E"/>
    <w:rsid w:val="004441B0"/>
    <w:rsid w:val="0044687B"/>
    <w:rsid w:val="00452FFF"/>
    <w:rsid w:val="00454EEF"/>
    <w:rsid w:val="00455CFB"/>
    <w:rsid w:val="00460B9B"/>
    <w:rsid w:val="00463CE1"/>
    <w:rsid w:val="00467637"/>
    <w:rsid w:val="00467D57"/>
    <w:rsid w:val="00467EA4"/>
    <w:rsid w:val="00470F28"/>
    <w:rsid w:val="00475E03"/>
    <w:rsid w:val="0048068A"/>
    <w:rsid w:val="0048084C"/>
    <w:rsid w:val="00486310"/>
    <w:rsid w:val="004879A0"/>
    <w:rsid w:val="00487C71"/>
    <w:rsid w:val="00487E21"/>
    <w:rsid w:val="00490591"/>
    <w:rsid w:val="00491CB4"/>
    <w:rsid w:val="004A15B7"/>
    <w:rsid w:val="004A36DC"/>
    <w:rsid w:val="004A68C8"/>
    <w:rsid w:val="004B0221"/>
    <w:rsid w:val="004B1689"/>
    <w:rsid w:val="004B479F"/>
    <w:rsid w:val="004B48CF"/>
    <w:rsid w:val="004B531A"/>
    <w:rsid w:val="004B53B2"/>
    <w:rsid w:val="004B74BA"/>
    <w:rsid w:val="004B7DD2"/>
    <w:rsid w:val="004C0E5C"/>
    <w:rsid w:val="004C3FE7"/>
    <w:rsid w:val="004C691D"/>
    <w:rsid w:val="004D31CF"/>
    <w:rsid w:val="004D6D72"/>
    <w:rsid w:val="004D7E0D"/>
    <w:rsid w:val="004F0E85"/>
    <w:rsid w:val="004F2792"/>
    <w:rsid w:val="004F2C86"/>
    <w:rsid w:val="00502A78"/>
    <w:rsid w:val="0050471A"/>
    <w:rsid w:val="005104D4"/>
    <w:rsid w:val="00510E3C"/>
    <w:rsid w:val="005133BC"/>
    <w:rsid w:val="005149C9"/>
    <w:rsid w:val="00514B1C"/>
    <w:rsid w:val="00515B77"/>
    <w:rsid w:val="00516EC5"/>
    <w:rsid w:val="005211F2"/>
    <w:rsid w:val="00521422"/>
    <w:rsid w:val="00524853"/>
    <w:rsid w:val="00525787"/>
    <w:rsid w:val="00530EEA"/>
    <w:rsid w:val="00534D3B"/>
    <w:rsid w:val="00537CA4"/>
    <w:rsid w:val="00541B64"/>
    <w:rsid w:val="005430FA"/>
    <w:rsid w:val="00544F3F"/>
    <w:rsid w:val="00545C5C"/>
    <w:rsid w:val="005466B9"/>
    <w:rsid w:val="00547D48"/>
    <w:rsid w:val="005503EB"/>
    <w:rsid w:val="0055179F"/>
    <w:rsid w:val="00552134"/>
    <w:rsid w:val="00552925"/>
    <w:rsid w:val="005553DC"/>
    <w:rsid w:val="00555A34"/>
    <w:rsid w:val="005600C3"/>
    <w:rsid w:val="0056277A"/>
    <w:rsid w:val="005628B2"/>
    <w:rsid w:val="005629D3"/>
    <w:rsid w:val="005636ED"/>
    <w:rsid w:val="00566AE1"/>
    <w:rsid w:val="00576DDC"/>
    <w:rsid w:val="005778C6"/>
    <w:rsid w:val="00580C90"/>
    <w:rsid w:val="00585031"/>
    <w:rsid w:val="005858F7"/>
    <w:rsid w:val="00586C2F"/>
    <w:rsid w:val="005877AE"/>
    <w:rsid w:val="00594BA7"/>
    <w:rsid w:val="00596E42"/>
    <w:rsid w:val="00597B0A"/>
    <w:rsid w:val="00597B5D"/>
    <w:rsid w:val="005A0FA8"/>
    <w:rsid w:val="005A1F81"/>
    <w:rsid w:val="005A4180"/>
    <w:rsid w:val="005B228D"/>
    <w:rsid w:val="005B2B19"/>
    <w:rsid w:val="005C0BFB"/>
    <w:rsid w:val="005C0C7D"/>
    <w:rsid w:val="005C0D73"/>
    <w:rsid w:val="005C22DE"/>
    <w:rsid w:val="005C236B"/>
    <w:rsid w:val="005C2C2B"/>
    <w:rsid w:val="005C2FB9"/>
    <w:rsid w:val="005C37FC"/>
    <w:rsid w:val="005C3AC8"/>
    <w:rsid w:val="005C4396"/>
    <w:rsid w:val="005C5D4E"/>
    <w:rsid w:val="005C7D54"/>
    <w:rsid w:val="005D210E"/>
    <w:rsid w:val="005D570C"/>
    <w:rsid w:val="005D636A"/>
    <w:rsid w:val="005D6CFC"/>
    <w:rsid w:val="005D798D"/>
    <w:rsid w:val="005E09B4"/>
    <w:rsid w:val="005E2CF1"/>
    <w:rsid w:val="005E4104"/>
    <w:rsid w:val="005F0082"/>
    <w:rsid w:val="005F1789"/>
    <w:rsid w:val="005F2889"/>
    <w:rsid w:val="005F4522"/>
    <w:rsid w:val="005F51AF"/>
    <w:rsid w:val="005F6B52"/>
    <w:rsid w:val="0060068F"/>
    <w:rsid w:val="00601274"/>
    <w:rsid w:val="0060167B"/>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6461"/>
    <w:rsid w:val="0062673A"/>
    <w:rsid w:val="0062754F"/>
    <w:rsid w:val="006310B9"/>
    <w:rsid w:val="00631659"/>
    <w:rsid w:val="0063168D"/>
    <w:rsid w:val="00631B4E"/>
    <w:rsid w:val="00631DEE"/>
    <w:rsid w:val="00632BED"/>
    <w:rsid w:val="0063348D"/>
    <w:rsid w:val="00635429"/>
    <w:rsid w:val="0063542B"/>
    <w:rsid w:val="00641D66"/>
    <w:rsid w:val="006426BE"/>
    <w:rsid w:val="00643098"/>
    <w:rsid w:val="00643A78"/>
    <w:rsid w:val="00646411"/>
    <w:rsid w:val="006505AC"/>
    <w:rsid w:val="00652348"/>
    <w:rsid w:val="00652872"/>
    <w:rsid w:val="00656B6A"/>
    <w:rsid w:val="00660384"/>
    <w:rsid w:val="00661F5B"/>
    <w:rsid w:val="0066224D"/>
    <w:rsid w:val="0066375D"/>
    <w:rsid w:val="00663A3E"/>
    <w:rsid w:val="00663FCC"/>
    <w:rsid w:val="00665EAE"/>
    <w:rsid w:val="00667D24"/>
    <w:rsid w:val="0067097D"/>
    <w:rsid w:val="00673A05"/>
    <w:rsid w:val="00674338"/>
    <w:rsid w:val="00674425"/>
    <w:rsid w:val="00682D48"/>
    <w:rsid w:val="006849D6"/>
    <w:rsid w:val="00685D0A"/>
    <w:rsid w:val="0068651B"/>
    <w:rsid w:val="00691AC2"/>
    <w:rsid w:val="006947A4"/>
    <w:rsid w:val="00695823"/>
    <w:rsid w:val="006963EE"/>
    <w:rsid w:val="006974AA"/>
    <w:rsid w:val="00697F74"/>
    <w:rsid w:val="006A0835"/>
    <w:rsid w:val="006A0D2C"/>
    <w:rsid w:val="006A286E"/>
    <w:rsid w:val="006A33B1"/>
    <w:rsid w:val="006B376B"/>
    <w:rsid w:val="006B69BA"/>
    <w:rsid w:val="006B746C"/>
    <w:rsid w:val="006C0F0E"/>
    <w:rsid w:val="006C264F"/>
    <w:rsid w:val="006D1FE0"/>
    <w:rsid w:val="006D2121"/>
    <w:rsid w:val="006D4527"/>
    <w:rsid w:val="006D753F"/>
    <w:rsid w:val="006D7F4B"/>
    <w:rsid w:val="006E1009"/>
    <w:rsid w:val="006E14A9"/>
    <w:rsid w:val="006E43A9"/>
    <w:rsid w:val="006E5228"/>
    <w:rsid w:val="006E5CEF"/>
    <w:rsid w:val="006E611A"/>
    <w:rsid w:val="006F0587"/>
    <w:rsid w:val="006F1540"/>
    <w:rsid w:val="006F15B3"/>
    <w:rsid w:val="006F57F0"/>
    <w:rsid w:val="007011F5"/>
    <w:rsid w:val="00702653"/>
    <w:rsid w:val="00703625"/>
    <w:rsid w:val="0070509C"/>
    <w:rsid w:val="00706E04"/>
    <w:rsid w:val="007102D4"/>
    <w:rsid w:val="0071293E"/>
    <w:rsid w:val="0071517D"/>
    <w:rsid w:val="00716584"/>
    <w:rsid w:val="00720B90"/>
    <w:rsid w:val="00724006"/>
    <w:rsid w:val="00724EC5"/>
    <w:rsid w:val="00726D68"/>
    <w:rsid w:val="00726E79"/>
    <w:rsid w:val="00731580"/>
    <w:rsid w:val="0073359B"/>
    <w:rsid w:val="007351E9"/>
    <w:rsid w:val="00735424"/>
    <w:rsid w:val="00735B08"/>
    <w:rsid w:val="00735CAA"/>
    <w:rsid w:val="0073691F"/>
    <w:rsid w:val="00736B91"/>
    <w:rsid w:val="00744D01"/>
    <w:rsid w:val="00745C84"/>
    <w:rsid w:val="00747F41"/>
    <w:rsid w:val="00750632"/>
    <w:rsid w:val="007510DC"/>
    <w:rsid w:val="00752A45"/>
    <w:rsid w:val="00752F9C"/>
    <w:rsid w:val="007538BE"/>
    <w:rsid w:val="00755196"/>
    <w:rsid w:val="007577D5"/>
    <w:rsid w:val="007579BE"/>
    <w:rsid w:val="007614F2"/>
    <w:rsid w:val="00761DC4"/>
    <w:rsid w:val="00762FFD"/>
    <w:rsid w:val="00764D56"/>
    <w:rsid w:val="00765260"/>
    <w:rsid w:val="00765F61"/>
    <w:rsid w:val="00770ADE"/>
    <w:rsid w:val="00770C87"/>
    <w:rsid w:val="00774494"/>
    <w:rsid w:val="00775735"/>
    <w:rsid w:val="00777C69"/>
    <w:rsid w:val="00781393"/>
    <w:rsid w:val="00781D32"/>
    <w:rsid w:val="00784811"/>
    <w:rsid w:val="0078594B"/>
    <w:rsid w:val="00786B42"/>
    <w:rsid w:val="00787EE8"/>
    <w:rsid w:val="007920FD"/>
    <w:rsid w:val="007924D5"/>
    <w:rsid w:val="007954EE"/>
    <w:rsid w:val="00795FEB"/>
    <w:rsid w:val="00797074"/>
    <w:rsid w:val="007970C8"/>
    <w:rsid w:val="007972C3"/>
    <w:rsid w:val="007A029B"/>
    <w:rsid w:val="007A0A44"/>
    <w:rsid w:val="007A0D40"/>
    <w:rsid w:val="007A1BCB"/>
    <w:rsid w:val="007A6113"/>
    <w:rsid w:val="007A70EA"/>
    <w:rsid w:val="007B6DCB"/>
    <w:rsid w:val="007C0881"/>
    <w:rsid w:val="007C35B1"/>
    <w:rsid w:val="007C7797"/>
    <w:rsid w:val="007D16A7"/>
    <w:rsid w:val="007D57BA"/>
    <w:rsid w:val="007D593D"/>
    <w:rsid w:val="007E2905"/>
    <w:rsid w:val="007F126C"/>
    <w:rsid w:val="007F28C3"/>
    <w:rsid w:val="007F4960"/>
    <w:rsid w:val="007F5C14"/>
    <w:rsid w:val="007F63E8"/>
    <w:rsid w:val="007F6613"/>
    <w:rsid w:val="007F7350"/>
    <w:rsid w:val="008021A1"/>
    <w:rsid w:val="008030EA"/>
    <w:rsid w:val="008045C3"/>
    <w:rsid w:val="0080617C"/>
    <w:rsid w:val="00811745"/>
    <w:rsid w:val="00813369"/>
    <w:rsid w:val="00813563"/>
    <w:rsid w:val="00813747"/>
    <w:rsid w:val="00813A65"/>
    <w:rsid w:val="00820AE5"/>
    <w:rsid w:val="00820B6D"/>
    <w:rsid w:val="008238EF"/>
    <w:rsid w:val="008247E7"/>
    <w:rsid w:val="008250BC"/>
    <w:rsid w:val="00827EE6"/>
    <w:rsid w:val="00832537"/>
    <w:rsid w:val="0083407C"/>
    <w:rsid w:val="00834A9E"/>
    <w:rsid w:val="00841F2D"/>
    <w:rsid w:val="00842881"/>
    <w:rsid w:val="00845437"/>
    <w:rsid w:val="0084547A"/>
    <w:rsid w:val="00846053"/>
    <w:rsid w:val="0084641D"/>
    <w:rsid w:val="008475AA"/>
    <w:rsid w:val="00852F62"/>
    <w:rsid w:val="008566B9"/>
    <w:rsid w:val="00856AE8"/>
    <w:rsid w:val="00856ED0"/>
    <w:rsid w:val="00857045"/>
    <w:rsid w:val="00857284"/>
    <w:rsid w:val="00857D8E"/>
    <w:rsid w:val="008600B0"/>
    <w:rsid w:val="00862BD0"/>
    <w:rsid w:val="00862C4E"/>
    <w:rsid w:val="008648F3"/>
    <w:rsid w:val="0087576D"/>
    <w:rsid w:val="0088049B"/>
    <w:rsid w:val="00882FAC"/>
    <w:rsid w:val="008835AF"/>
    <w:rsid w:val="00885170"/>
    <w:rsid w:val="0089311D"/>
    <w:rsid w:val="0089488E"/>
    <w:rsid w:val="00894997"/>
    <w:rsid w:val="00894A57"/>
    <w:rsid w:val="0089580F"/>
    <w:rsid w:val="008A4570"/>
    <w:rsid w:val="008A4DDB"/>
    <w:rsid w:val="008A5567"/>
    <w:rsid w:val="008A673A"/>
    <w:rsid w:val="008A6914"/>
    <w:rsid w:val="008A7613"/>
    <w:rsid w:val="008B1CD9"/>
    <w:rsid w:val="008C1CFB"/>
    <w:rsid w:val="008C337B"/>
    <w:rsid w:val="008C38FE"/>
    <w:rsid w:val="008C6867"/>
    <w:rsid w:val="008C79A0"/>
    <w:rsid w:val="008D13ED"/>
    <w:rsid w:val="008D19FB"/>
    <w:rsid w:val="008D325B"/>
    <w:rsid w:val="008D5546"/>
    <w:rsid w:val="008D596B"/>
    <w:rsid w:val="008D677D"/>
    <w:rsid w:val="008D7504"/>
    <w:rsid w:val="008E0ECB"/>
    <w:rsid w:val="008E2620"/>
    <w:rsid w:val="008E31D0"/>
    <w:rsid w:val="008E59C1"/>
    <w:rsid w:val="008F303E"/>
    <w:rsid w:val="008F4DD9"/>
    <w:rsid w:val="008F54B8"/>
    <w:rsid w:val="008F7E12"/>
    <w:rsid w:val="00900367"/>
    <w:rsid w:val="00900407"/>
    <w:rsid w:val="00901C4C"/>
    <w:rsid w:val="00901D3F"/>
    <w:rsid w:val="009030C5"/>
    <w:rsid w:val="00903455"/>
    <w:rsid w:val="00907B9B"/>
    <w:rsid w:val="00911110"/>
    <w:rsid w:val="00912391"/>
    <w:rsid w:val="00915281"/>
    <w:rsid w:val="00915B27"/>
    <w:rsid w:val="00921395"/>
    <w:rsid w:val="00921F09"/>
    <w:rsid w:val="0092231E"/>
    <w:rsid w:val="009258C0"/>
    <w:rsid w:val="00931E16"/>
    <w:rsid w:val="00933A28"/>
    <w:rsid w:val="009359F7"/>
    <w:rsid w:val="00935E20"/>
    <w:rsid w:val="00937D29"/>
    <w:rsid w:val="00941759"/>
    <w:rsid w:val="00944B15"/>
    <w:rsid w:val="009452A5"/>
    <w:rsid w:val="009470EB"/>
    <w:rsid w:val="00952095"/>
    <w:rsid w:val="009521AC"/>
    <w:rsid w:val="00954CDE"/>
    <w:rsid w:val="00954CF6"/>
    <w:rsid w:val="009565A5"/>
    <w:rsid w:val="00956639"/>
    <w:rsid w:val="00956FD0"/>
    <w:rsid w:val="00961495"/>
    <w:rsid w:val="00961BB8"/>
    <w:rsid w:val="00961D3D"/>
    <w:rsid w:val="00961DFF"/>
    <w:rsid w:val="009638F9"/>
    <w:rsid w:val="00963E65"/>
    <w:rsid w:val="0096460D"/>
    <w:rsid w:val="00965B8D"/>
    <w:rsid w:val="00966894"/>
    <w:rsid w:val="00967FC5"/>
    <w:rsid w:val="0097019A"/>
    <w:rsid w:val="00970290"/>
    <w:rsid w:val="0097216C"/>
    <w:rsid w:val="00972441"/>
    <w:rsid w:val="0097477E"/>
    <w:rsid w:val="00974DEE"/>
    <w:rsid w:val="00975D5C"/>
    <w:rsid w:val="0097616B"/>
    <w:rsid w:val="009811F9"/>
    <w:rsid w:val="009820D8"/>
    <w:rsid w:val="009825AA"/>
    <w:rsid w:val="00983552"/>
    <w:rsid w:val="00983DE3"/>
    <w:rsid w:val="00984508"/>
    <w:rsid w:val="00985602"/>
    <w:rsid w:val="009857DB"/>
    <w:rsid w:val="0099121F"/>
    <w:rsid w:val="00994D39"/>
    <w:rsid w:val="009951D0"/>
    <w:rsid w:val="00995925"/>
    <w:rsid w:val="00997B76"/>
    <w:rsid w:val="009A4FCE"/>
    <w:rsid w:val="009B142B"/>
    <w:rsid w:val="009B2842"/>
    <w:rsid w:val="009B4488"/>
    <w:rsid w:val="009B7C49"/>
    <w:rsid w:val="009C25BD"/>
    <w:rsid w:val="009C2718"/>
    <w:rsid w:val="009C529D"/>
    <w:rsid w:val="009C5B4C"/>
    <w:rsid w:val="009C7497"/>
    <w:rsid w:val="009D19C5"/>
    <w:rsid w:val="009D1AA4"/>
    <w:rsid w:val="009D5FE7"/>
    <w:rsid w:val="009D76FA"/>
    <w:rsid w:val="009D7FA6"/>
    <w:rsid w:val="009E3E5C"/>
    <w:rsid w:val="009E7AE8"/>
    <w:rsid w:val="009F025E"/>
    <w:rsid w:val="009F0E73"/>
    <w:rsid w:val="009F2953"/>
    <w:rsid w:val="009F29E1"/>
    <w:rsid w:val="009F3888"/>
    <w:rsid w:val="009F62BB"/>
    <w:rsid w:val="009F65A6"/>
    <w:rsid w:val="00A0085F"/>
    <w:rsid w:val="00A016FB"/>
    <w:rsid w:val="00A019BE"/>
    <w:rsid w:val="00A027FC"/>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81B"/>
    <w:rsid w:val="00A41AB2"/>
    <w:rsid w:val="00A42432"/>
    <w:rsid w:val="00A442B5"/>
    <w:rsid w:val="00A4499B"/>
    <w:rsid w:val="00A44D00"/>
    <w:rsid w:val="00A47D9A"/>
    <w:rsid w:val="00A508B0"/>
    <w:rsid w:val="00A50B92"/>
    <w:rsid w:val="00A51FE1"/>
    <w:rsid w:val="00A52022"/>
    <w:rsid w:val="00A5583B"/>
    <w:rsid w:val="00A57516"/>
    <w:rsid w:val="00A63994"/>
    <w:rsid w:val="00A64FC8"/>
    <w:rsid w:val="00A652DB"/>
    <w:rsid w:val="00A65A94"/>
    <w:rsid w:val="00A66401"/>
    <w:rsid w:val="00A71490"/>
    <w:rsid w:val="00A71566"/>
    <w:rsid w:val="00A76A67"/>
    <w:rsid w:val="00A77DE5"/>
    <w:rsid w:val="00A80565"/>
    <w:rsid w:val="00A828BE"/>
    <w:rsid w:val="00A86C07"/>
    <w:rsid w:val="00A8736C"/>
    <w:rsid w:val="00A8786E"/>
    <w:rsid w:val="00A94692"/>
    <w:rsid w:val="00A96092"/>
    <w:rsid w:val="00AA29EF"/>
    <w:rsid w:val="00AA3AEF"/>
    <w:rsid w:val="00AA7B5E"/>
    <w:rsid w:val="00AB3399"/>
    <w:rsid w:val="00AB3BAA"/>
    <w:rsid w:val="00AB5955"/>
    <w:rsid w:val="00AC4812"/>
    <w:rsid w:val="00AC6253"/>
    <w:rsid w:val="00AC65E6"/>
    <w:rsid w:val="00AD02D4"/>
    <w:rsid w:val="00AD7D17"/>
    <w:rsid w:val="00AE0B90"/>
    <w:rsid w:val="00AE1AAB"/>
    <w:rsid w:val="00AE1E0F"/>
    <w:rsid w:val="00AE3DF6"/>
    <w:rsid w:val="00AE3FD9"/>
    <w:rsid w:val="00AE4E6E"/>
    <w:rsid w:val="00AE63ED"/>
    <w:rsid w:val="00AE7212"/>
    <w:rsid w:val="00AE79DA"/>
    <w:rsid w:val="00AF1439"/>
    <w:rsid w:val="00AF28F3"/>
    <w:rsid w:val="00AF707E"/>
    <w:rsid w:val="00B0168A"/>
    <w:rsid w:val="00B01C04"/>
    <w:rsid w:val="00B04C4A"/>
    <w:rsid w:val="00B06288"/>
    <w:rsid w:val="00B16940"/>
    <w:rsid w:val="00B16EEA"/>
    <w:rsid w:val="00B20125"/>
    <w:rsid w:val="00B2480C"/>
    <w:rsid w:val="00B25505"/>
    <w:rsid w:val="00B25918"/>
    <w:rsid w:val="00B27AB3"/>
    <w:rsid w:val="00B300E0"/>
    <w:rsid w:val="00B31AA8"/>
    <w:rsid w:val="00B329C0"/>
    <w:rsid w:val="00B33797"/>
    <w:rsid w:val="00B359F8"/>
    <w:rsid w:val="00B3766C"/>
    <w:rsid w:val="00B3782D"/>
    <w:rsid w:val="00B37A8B"/>
    <w:rsid w:val="00B405E4"/>
    <w:rsid w:val="00B41CC1"/>
    <w:rsid w:val="00B50D77"/>
    <w:rsid w:val="00B52AD9"/>
    <w:rsid w:val="00B53071"/>
    <w:rsid w:val="00B5627E"/>
    <w:rsid w:val="00B563EE"/>
    <w:rsid w:val="00B60CEE"/>
    <w:rsid w:val="00B635C8"/>
    <w:rsid w:val="00B6646A"/>
    <w:rsid w:val="00B67B9B"/>
    <w:rsid w:val="00B70DA1"/>
    <w:rsid w:val="00B72ABF"/>
    <w:rsid w:val="00B75162"/>
    <w:rsid w:val="00B75273"/>
    <w:rsid w:val="00B767D2"/>
    <w:rsid w:val="00B81668"/>
    <w:rsid w:val="00B817E1"/>
    <w:rsid w:val="00B9203A"/>
    <w:rsid w:val="00B93F5A"/>
    <w:rsid w:val="00B943B8"/>
    <w:rsid w:val="00B960A1"/>
    <w:rsid w:val="00B96870"/>
    <w:rsid w:val="00B97148"/>
    <w:rsid w:val="00BA07FF"/>
    <w:rsid w:val="00BA1CE8"/>
    <w:rsid w:val="00BA1F71"/>
    <w:rsid w:val="00BA3EE2"/>
    <w:rsid w:val="00BA496D"/>
    <w:rsid w:val="00BA6C30"/>
    <w:rsid w:val="00BA7F0A"/>
    <w:rsid w:val="00BB13C4"/>
    <w:rsid w:val="00BB1455"/>
    <w:rsid w:val="00BB489C"/>
    <w:rsid w:val="00BB5430"/>
    <w:rsid w:val="00BB6705"/>
    <w:rsid w:val="00BB6810"/>
    <w:rsid w:val="00BC392B"/>
    <w:rsid w:val="00BE03B8"/>
    <w:rsid w:val="00BE1D4B"/>
    <w:rsid w:val="00BE6C4A"/>
    <w:rsid w:val="00BF2201"/>
    <w:rsid w:val="00BF298D"/>
    <w:rsid w:val="00BF3BE1"/>
    <w:rsid w:val="00BF4566"/>
    <w:rsid w:val="00BF6279"/>
    <w:rsid w:val="00BF637A"/>
    <w:rsid w:val="00BF7CA0"/>
    <w:rsid w:val="00BF7DEF"/>
    <w:rsid w:val="00C06B5D"/>
    <w:rsid w:val="00C07D84"/>
    <w:rsid w:val="00C11D0C"/>
    <w:rsid w:val="00C1316A"/>
    <w:rsid w:val="00C132E3"/>
    <w:rsid w:val="00C17803"/>
    <w:rsid w:val="00C244FE"/>
    <w:rsid w:val="00C25810"/>
    <w:rsid w:val="00C2624F"/>
    <w:rsid w:val="00C26403"/>
    <w:rsid w:val="00C303F0"/>
    <w:rsid w:val="00C321B9"/>
    <w:rsid w:val="00C32263"/>
    <w:rsid w:val="00C3408F"/>
    <w:rsid w:val="00C37163"/>
    <w:rsid w:val="00C37645"/>
    <w:rsid w:val="00C45BF3"/>
    <w:rsid w:val="00C45D13"/>
    <w:rsid w:val="00C47222"/>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FDA"/>
    <w:rsid w:val="00C800A8"/>
    <w:rsid w:val="00C81732"/>
    <w:rsid w:val="00C866EA"/>
    <w:rsid w:val="00C867F0"/>
    <w:rsid w:val="00C868E7"/>
    <w:rsid w:val="00C96168"/>
    <w:rsid w:val="00C97B1D"/>
    <w:rsid w:val="00CA0DAC"/>
    <w:rsid w:val="00CA0DD6"/>
    <w:rsid w:val="00CA2A95"/>
    <w:rsid w:val="00CA593B"/>
    <w:rsid w:val="00CB201A"/>
    <w:rsid w:val="00CB26C2"/>
    <w:rsid w:val="00CB43DB"/>
    <w:rsid w:val="00CB4B14"/>
    <w:rsid w:val="00CB5EA9"/>
    <w:rsid w:val="00CC03AD"/>
    <w:rsid w:val="00CC0853"/>
    <w:rsid w:val="00CC08EC"/>
    <w:rsid w:val="00CC1946"/>
    <w:rsid w:val="00CC1C3B"/>
    <w:rsid w:val="00CC2284"/>
    <w:rsid w:val="00CC26D6"/>
    <w:rsid w:val="00CD3DAB"/>
    <w:rsid w:val="00CE2572"/>
    <w:rsid w:val="00CE29C0"/>
    <w:rsid w:val="00CE2B1C"/>
    <w:rsid w:val="00CE3124"/>
    <w:rsid w:val="00CE3AEF"/>
    <w:rsid w:val="00CE63C0"/>
    <w:rsid w:val="00CE6B8D"/>
    <w:rsid w:val="00CF1711"/>
    <w:rsid w:val="00CF1BF6"/>
    <w:rsid w:val="00CF2E1E"/>
    <w:rsid w:val="00D02033"/>
    <w:rsid w:val="00D03162"/>
    <w:rsid w:val="00D0574E"/>
    <w:rsid w:val="00D06DE7"/>
    <w:rsid w:val="00D07758"/>
    <w:rsid w:val="00D10C2C"/>
    <w:rsid w:val="00D11297"/>
    <w:rsid w:val="00D117B3"/>
    <w:rsid w:val="00D14EAE"/>
    <w:rsid w:val="00D158C3"/>
    <w:rsid w:val="00D17937"/>
    <w:rsid w:val="00D2007D"/>
    <w:rsid w:val="00D21E03"/>
    <w:rsid w:val="00D23C24"/>
    <w:rsid w:val="00D24928"/>
    <w:rsid w:val="00D338CE"/>
    <w:rsid w:val="00D34EF6"/>
    <w:rsid w:val="00D41C06"/>
    <w:rsid w:val="00D4251D"/>
    <w:rsid w:val="00D435C3"/>
    <w:rsid w:val="00D44CB0"/>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802D3"/>
    <w:rsid w:val="00D80C5B"/>
    <w:rsid w:val="00D84B5D"/>
    <w:rsid w:val="00D876B0"/>
    <w:rsid w:val="00D87913"/>
    <w:rsid w:val="00D9149B"/>
    <w:rsid w:val="00D91DF4"/>
    <w:rsid w:val="00D95003"/>
    <w:rsid w:val="00DA20A2"/>
    <w:rsid w:val="00DA52CC"/>
    <w:rsid w:val="00DA693B"/>
    <w:rsid w:val="00DA757B"/>
    <w:rsid w:val="00DA7E83"/>
    <w:rsid w:val="00DB1042"/>
    <w:rsid w:val="00DB1428"/>
    <w:rsid w:val="00DB2C38"/>
    <w:rsid w:val="00DB3B30"/>
    <w:rsid w:val="00DB6288"/>
    <w:rsid w:val="00DB7B50"/>
    <w:rsid w:val="00DC2F26"/>
    <w:rsid w:val="00DC6C9B"/>
    <w:rsid w:val="00DC75DB"/>
    <w:rsid w:val="00DD28F6"/>
    <w:rsid w:val="00DD47DE"/>
    <w:rsid w:val="00DE0138"/>
    <w:rsid w:val="00DE11D5"/>
    <w:rsid w:val="00DE1580"/>
    <w:rsid w:val="00DE1A3F"/>
    <w:rsid w:val="00DE67B2"/>
    <w:rsid w:val="00DF0737"/>
    <w:rsid w:val="00DF1FC0"/>
    <w:rsid w:val="00DF3D3A"/>
    <w:rsid w:val="00DF4D4E"/>
    <w:rsid w:val="00DF4FA2"/>
    <w:rsid w:val="00E01989"/>
    <w:rsid w:val="00E037F6"/>
    <w:rsid w:val="00E059DE"/>
    <w:rsid w:val="00E05B38"/>
    <w:rsid w:val="00E078F4"/>
    <w:rsid w:val="00E079F6"/>
    <w:rsid w:val="00E12435"/>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6183"/>
    <w:rsid w:val="00E472AC"/>
    <w:rsid w:val="00E47812"/>
    <w:rsid w:val="00E50F00"/>
    <w:rsid w:val="00E51C10"/>
    <w:rsid w:val="00E55F2E"/>
    <w:rsid w:val="00E65165"/>
    <w:rsid w:val="00E65351"/>
    <w:rsid w:val="00E711FA"/>
    <w:rsid w:val="00E730F9"/>
    <w:rsid w:val="00E73DDD"/>
    <w:rsid w:val="00E74065"/>
    <w:rsid w:val="00E74ED1"/>
    <w:rsid w:val="00E75F1D"/>
    <w:rsid w:val="00E76038"/>
    <w:rsid w:val="00E76883"/>
    <w:rsid w:val="00E82AA0"/>
    <w:rsid w:val="00E84409"/>
    <w:rsid w:val="00E8594D"/>
    <w:rsid w:val="00E876AF"/>
    <w:rsid w:val="00E93216"/>
    <w:rsid w:val="00E93AA2"/>
    <w:rsid w:val="00E946E5"/>
    <w:rsid w:val="00EA0384"/>
    <w:rsid w:val="00EA058A"/>
    <w:rsid w:val="00EA1761"/>
    <w:rsid w:val="00EA27A4"/>
    <w:rsid w:val="00EA27AE"/>
    <w:rsid w:val="00EA2C9E"/>
    <w:rsid w:val="00EA3BB1"/>
    <w:rsid w:val="00EA4C2E"/>
    <w:rsid w:val="00EB2574"/>
    <w:rsid w:val="00EB2D30"/>
    <w:rsid w:val="00EB5AB3"/>
    <w:rsid w:val="00EB7762"/>
    <w:rsid w:val="00EC137F"/>
    <w:rsid w:val="00EC28DA"/>
    <w:rsid w:val="00EC2B8A"/>
    <w:rsid w:val="00EC7465"/>
    <w:rsid w:val="00ED11EA"/>
    <w:rsid w:val="00ED1B72"/>
    <w:rsid w:val="00ED1F5F"/>
    <w:rsid w:val="00ED4438"/>
    <w:rsid w:val="00ED4641"/>
    <w:rsid w:val="00ED58FB"/>
    <w:rsid w:val="00ED5FD0"/>
    <w:rsid w:val="00ED7849"/>
    <w:rsid w:val="00EE31A4"/>
    <w:rsid w:val="00EE709D"/>
    <w:rsid w:val="00EF16EE"/>
    <w:rsid w:val="00EF6544"/>
    <w:rsid w:val="00F005AF"/>
    <w:rsid w:val="00F00ADF"/>
    <w:rsid w:val="00F03D5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696"/>
    <w:rsid w:val="00F414E8"/>
    <w:rsid w:val="00F47104"/>
    <w:rsid w:val="00F47EA0"/>
    <w:rsid w:val="00F50D56"/>
    <w:rsid w:val="00F524C8"/>
    <w:rsid w:val="00F53CAF"/>
    <w:rsid w:val="00F549BB"/>
    <w:rsid w:val="00F55D63"/>
    <w:rsid w:val="00F60601"/>
    <w:rsid w:val="00F61A2D"/>
    <w:rsid w:val="00F64DEE"/>
    <w:rsid w:val="00F65D16"/>
    <w:rsid w:val="00F75F5A"/>
    <w:rsid w:val="00F8014F"/>
    <w:rsid w:val="00F81B55"/>
    <w:rsid w:val="00F83482"/>
    <w:rsid w:val="00F949CD"/>
    <w:rsid w:val="00F960B3"/>
    <w:rsid w:val="00FA069C"/>
    <w:rsid w:val="00FA4F69"/>
    <w:rsid w:val="00FA53B2"/>
    <w:rsid w:val="00FB2823"/>
    <w:rsid w:val="00FB467C"/>
    <w:rsid w:val="00FB4F31"/>
    <w:rsid w:val="00FC04BF"/>
    <w:rsid w:val="00FC357C"/>
    <w:rsid w:val="00FD3EB9"/>
    <w:rsid w:val="00FD4EB1"/>
    <w:rsid w:val="00FD7146"/>
    <w:rsid w:val="00FD7A4D"/>
    <w:rsid w:val="00FE1065"/>
    <w:rsid w:val="00FE15C0"/>
    <w:rsid w:val="00FE1F7B"/>
    <w:rsid w:val="00FE2277"/>
    <w:rsid w:val="00FE2EB7"/>
    <w:rsid w:val="00FE41F1"/>
    <w:rsid w:val="00FE7CF1"/>
    <w:rsid w:val="00FF02C0"/>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3"/>
    <o:shapelayout v:ext="edit">
      <o:idmap v:ext="edit" data="2"/>
      <o:rules v:ext="edit">
        <o:r id="V:Rule1" type="connector" idref="#Straight Arrow Connector 58"/>
        <o:r id="V:Rule2" type="connector" idref="#Straight Arrow Connector 29"/>
        <o:r id="V:Rule3" type="connector" idref="#Straight Arrow Connector 34"/>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0E8"/>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A019BE"/>
    <w:pPr>
      <w:tabs>
        <w:tab w:val="right" w:leader="dot" w:pos="7927"/>
      </w:tabs>
      <w:spacing w:before="0" w:after="100" w:line="360" w:lineRule="auto"/>
      <w:ind w:firstLine="0"/>
    </w:pPr>
    <w:rPr>
      <w:rFonts w:cs="Times New Roman"/>
      <w:b/>
      <w:bCs/>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21" Type="http://schemas.openxmlformats.org/officeDocument/2006/relationships/hyperlink" Target="file:///E:\SEMINAR%20HASIL\REVISI%202%20HASIL%20VITA.docx" TargetMode="External"/><Relationship Id="rId42" Type="http://schemas.openxmlformats.org/officeDocument/2006/relationships/header" Target="header7.xml"/><Relationship Id="rId47" Type="http://schemas.openxmlformats.org/officeDocument/2006/relationships/header" Target="header9.xml"/><Relationship Id="rId63" Type="http://schemas.openxmlformats.org/officeDocument/2006/relationships/image" Target="media/image7.png"/><Relationship Id="rId68" Type="http://schemas.openxmlformats.org/officeDocument/2006/relationships/image" Target="media/image12.png"/><Relationship Id="rId84" Type="http://schemas.openxmlformats.org/officeDocument/2006/relationships/fontTable" Target="fontTable.xm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5.xml"/><Relationship Id="rId37" Type="http://schemas.openxmlformats.org/officeDocument/2006/relationships/hyperlink" Target="file:///E:\SEMINAR%20HASIL\REVISI%202%20HASIL%20VITA.docx" TargetMode="External"/><Relationship Id="rId53" Type="http://schemas.openxmlformats.org/officeDocument/2006/relationships/header" Target="header12.xml"/><Relationship Id="rId58" Type="http://schemas.openxmlformats.org/officeDocument/2006/relationships/image" Target="media/image4.png"/><Relationship Id="rId74" Type="http://schemas.openxmlformats.org/officeDocument/2006/relationships/image" Target="media/image18.png"/><Relationship Id="rId79" Type="http://schemas.openxmlformats.org/officeDocument/2006/relationships/footer" Target="footer17.xml"/><Relationship Id="rId5" Type="http://schemas.openxmlformats.org/officeDocument/2006/relationships/webSettings" Target="webSettings.xml"/><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43" Type="http://schemas.openxmlformats.org/officeDocument/2006/relationships/footer" Target="footer8.xml"/><Relationship Id="rId48" Type="http://schemas.openxmlformats.org/officeDocument/2006/relationships/footer" Target="footer11.xml"/><Relationship Id="rId56" Type="http://schemas.openxmlformats.org/officeDocument/2006/relationships/header" Target="header13.xml"/><Relationship Id="rId64" Type="http://schemas.openxmlformats.org/officeDocument/2006/relationships/image" Target="media/image8.png"/><Relationship Id="rId69" Type="http://schemas.openxmlformats.org/officeDocument/2006/relationships/image" Target="media/image13.png"/><Relationship Id="rId77" Type="http://schemas.openxmlformats.org/officeDocument/2006/relationships/image" Target="media/image21.png"/><Relationship Id="rId8" Type="http://schemas.openxmlformats.org/officeDocument/2006/relationships/image" Target="media/image1.png"/><Relationship Id="rId51" Type="http://schemas.openxmlformats.org/officeDocument/2006/relationships/header" Target="header11.xml"/><Relationship Id="rId72" Type="http://schemas.openxmlformats.org/officeDocument/2006/relationships/image" Target="media/image16.png"/><Relationship Id="rId80" Type="http://schemas.openxmlformats.org/officeDocument/2006/relationships/hyperlink" Target="http://www.seputarpengetahuan.com/2%20016/10/pengertian-persediaan-barangmenurut-para-ahli-lengkap.html"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header" Target="header4.xml"/><Relationship Id="rId25" Type="http://schemas.openxmlformats.org/officeDocument/2006/relationships/hyperlink" Target="file:///E:\SEMINAR%20HASIL\REVISI%202%20HASIL%20VITA.docx" TargetMode="External"/><Relationship Id="rId33" Type="http://schemas.openxmlformats.org/officeDocument/2006/relationships/footer" Target="footer6.xml"/><Relationship Id="rId38" Type="http://schemas.openxmlformats.org/officeDocument/2006/relationships/hyperlink" Target="file:///E:\SEMINAR%20HASIL\REVISI%202%20HASIL%20VITA.docx" TargetMode="External"/><Relationship Id="rId46" Type="http://schemas.openxmlformats.org/officeDocument/2006/relationships/footer" Target="footer10.xml"/><Relationship Id="rId59" Type="http://schemas.openxmlformats.org/officeDocument/2006/relationships/header" Target="header14.xml"/><Relationship Id="rId67" Type="http://schemas.openxmlformats.org/officeDocument/2006/relationships/image" Target="media/image11.png"/><Relationship Id="rId20" Type="http://schemas.openxmlformats.org/officeDocument/2006/relationships/hyperlink" Target="file:///E:\SEMINAR%20HASIL\REVISI%202%20HASIL%20VITA.docx" TargetMode="External"/><Relationship Id="rId41" Type="http://schemas.openxmlformats.org/officeDocument/2006/relationships/footer" Target="footer7.xml"/><Relationship Id="rId54" Type="http://schemas.openxmlformats.org/officeDocument/2006/relationships/footer" Target="footer14.xml"/><Relationship Id="rId62" Type="http://schemas.openxmlformats.org/officeDocument/2006/relationships/image" Target="media/image6.png"/><Relationship Id="rId70" Type="http://schemas.openxmlformats.org/officeDocument/2006/relationships/image" Target="media/image14.png"/><Relationship Id="rId75" Type="http://schemas.openxmlformats.org/officeDocument/2006/relationships/image" Target="media/image19.png"/><Relationship Id="rId83" Type="http://schemas.openxmlformats.org/officeDocument/2006/relationships/footer" Target="foot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36" Type="http://schemas.openxmlformats.org/officeDocument/2006/relationships/hyperlink" Target="file:///E:\SEMINAR%20HASIL\REVISI%202%20HASIL%20VITA.docx" TargetMode="External"/><Relationship Id="rId49" Type="http://schemas.openxmlformats.org/officeDocument/2006/relationships/header" Target="header10.xml"/><Relationship Id="rId57" Type="http://schemas.openxmlformats.org/officeDocument/2006/relationships/footer" Target="footer15.xml"/><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44" Type="http://schemas.openxmlformats.org/officeDocument/2006/relationships/footer" Target="footer9.xml"/><Relationship Id="rId52" Type="http://schemas.openxmlformats.org/officeDocument/2006/relationships/footer" Target="footer13.xml"/><Relationship Id="rId60" Type="http://schemas.openxmlformats.org/officeDocument/2006/relationships/footer" Target="footer16.xml"/><Relationship Id="rId65" Type="http://schemas.openxmlformats.org/officeDocument/2006/relationships/image" Target="media/image9.png"/><Relationship Id="rId73" Type="http://schemas.openxmlformats.org/officeDocument/2006/relationships/image" Target="media/image17.png"/><Relationship Id="rId78" Type="http://schemas.openxmlformats.org/officeDocument/2006/relationships/header" Target="header15.xml"/><Relationship Id="rId81" Type="http://schemas.openxmlformats.org/officeDocument/2006/relationships/hyperlink" Target="https://www.kompasiana.com/inigift/5e100c96d541df0680769792/pengertian-sistem-informasi-menurut-ahli"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34" Type="http://schemas.openxmlformats.org/officeDocument/2006/relationships/hyperlink" Target="file:///E:\SEMINAR%20HASIL\REVISI%202%20HASIL%20VITA.docx" TargetMode="External"/><Relationship Id="rId50" Type="http://schemas.openxmlformats.org/officeDocument/2006/relationships/footer" Target="footer12.xml"/><Relationship Id="rId55" Type="http://schemas.openxmlformats.org/officeDocument/2006/relationships/image" Target="media/image3.png"/><Relationship Id="rId76"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image" Target="media/image15.pn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eader" Target="header6.xml"/><Relationship Id="rId45" Type="http://schemas.openxmlformats.org/officeDocument/2006/relationships/header" Target="header8.xml"/><Relationship Id="rId66" Type="http://schemas.openxmlformats.org/officeDocument/2006/relationships/image" Target="media/image10.png"/><Relationship Id="rId61" Type="http://schemas.openxmlformats.org/officeDocument/2006/relationships/image" Target="media/image5.png"/><Relationship Id="rId82" Type="http://schemas.openxmlformats.org/officeDocument/2006/relationships/header" Target="header1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3</TotalTime>
  <Pages>61</Pages>
  <Words>9808</Words>
  <Characters>55911</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94</cp:revision>
  <cp:lastPrinted>2022-06-06T02:22:00Z</cp:lastPrinted>
  <dcterms:created xsi:type="dcterms:W3CDTF">2022-03-06T15:02:00Z</dcterms:created>
  <dcterms:modified xsi:type="dcterms:W3CDTF">2022-06-06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